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FADA9" w14:textId="77777777" w:rsidR="0025679E" w:rsidRPr="00C90455" w:rsidRDefault="00603AB3" w:rsidP="00C90455">
      <w:pPr>
        <w:spacing w:line="276" w:lineRule="auto"/>
        <w:jc w:val="center"/>
        <w:rPr>
          <w:rFonts w:ascii="Times New Roman" w:hAnsi="Times New Roman" w:cs="Times New Roman"/>
          <w:b/>
          <w:bCs/>
          <w:sz w:val="20"/>
          <w:szCs w:val="20"/>
        </w:rPr>
      </w:pPr>
      <w:r w:rsidRPr="008454AB">
        <w:rPr>
          <w:rFonts w:ascii="Times New Roman" w:hAnsi="Times New Roman" w:cs="Times New Roman"/>
          <w:b/>
          <w:bCs/>
          <w:sz w:val="24"/>
          <w:szCs w:val="24"/>
        </w:rPr>
        <w:t>Table 1. Article Quality Assessment</w:t>
      </w:r>
    </w:p>
    <w:tbl>
      <w:tblPr>
        <w:tblStyle w:val="TableGrid"/>
        <w:tblW w:w="0" w:type="auto"/>
        <w:tblInd w:w="-365" w:type="dxa"/>
        <w:tblLook w:val="04A0" w:firstRow="1" w:lastRow="0" w:firstColumn="1" w:lastColumn="0" w:noHBand="0" w:noVBand="1"/>
      </w:tblPr>
      <w:tblGrid>
        <w:gridCol w:w="1653"/>
        <w:gridCol w:w="1372"/>
        <w:gridCol w:w="1483"/>
        <w:gridCol w:w="1410"/>
        <w:gridCol w:w="1496"/>
        <w:gridCol w:w="1437"/>
        <w:gridCol w:w="1437"/>
        <w:gridCol w:w="1616"/>
        <w:gridCol w:w="1411"/>
      </w:tblGrid>
      <w:tr w:rsidR="009D5B21" w:rsidRPr="008454AB" w14:paraId="7161A077" w14:textId="77777777" w:rsidTr="003A4FE3">
        <w:tc>
          <w:tcPr>
            <w:tcW w:w="1803" w:type="dxa"/>
          </w:tcPr>
          <w:p w14:paraId="59B61944" w14:textId="77777777" w:rsidR="0025679E"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Author</w:t>
            </w:r>
          </w:p>
        </w:tc>
        <w:tc>
          <w:tcPr>
            <w:tcW w:w="1439" w:type="dxa"/>
          </w:tcPr>
          <w:p w14:paraId="39F41C9F" w14:textId="77777777" w:rsidR="0025679E"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ere the criteria for inclusion in the sample clearly defined?</w:t>
            </w:r>
          </w:p>
        </w:tc>
        <w:tc>
          <w:tcPr>
            <w:tcW w:w="1439" w:type="dxa"/>
          </w:tcPr>
          <w:p w14:paraId="64FACE36" w14:textId="77777777" w:rsidR="0025679E"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ere the study subjects and the setting described in detail?</w:t>
            </w:r>
          </w:p>
        </w:tc>
        <w:tc>
          <w:tcPr>
            <w:tcW w:w="1439" w:type="dxa"/>
          </w:tcPr>
          <w:p w14:paraId="04C5CE47" w14:textId="77777777" w:rsidR="0025679E"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ere the exposure measures in a valid and reliable way</w:t>
            </w:r>
          </w:p>
        </w:tc>
        <w:tc>
          <w:tcPr>
            <w:tcW w:w="1439" w:type="dxa"/>
          </w:tcPr>
          <w:p w14:paraId="33873968" w14:textId="77777777" w:rsidR="0025679E"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ere objective, standard criteria used for the measurement of the condition?</w:t>
            </w:r>
          </w:p>
        </w:tc>
        <w:tc>
          <w:tcPr>
            <w:tcW w:w="1439" w:type="dxa"/>
          </w:tcPr>
          <w:p w14:paraId="65B22CC9" w14:textId="77777777" w:rsidR="0025679E"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ere the confounding factors identified?</w:t>
            </w:r>
          </w:p>
        </w:tc>
        <w:tc>
          <w:tcPr>
            <w:tcW w:w="1439" w:type="dxa"/>
          </w:tcPr>
          <w:p w14:paraId="7F6D0B55" w14:textId="77777777" w:rsidR="0025679E"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ere strategies to deal with confounding factors stated</w:t>
            </w:r>
          </w:p>
        </w:tc>
        <w:tc>
          <w:tcPr>
            <w:tcW w:w="1439" w:type="dxa"/>
          </w:tcPr>
          <w:p w14:paraId="1558C6CD" w14:textId="77777777" w:rsidR="0025679E"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ere the outcomes measured in a valid and reliable way</w:t>
            </w:r>
          </w:p>
        </w:tc>
        <w:tc>
          <w:tcPr>
            <w:tcW w:w="1439" w:type="dxa"/>
          </w:tcPr>
          <w:p w14:paraId="09CF50F6" w14:textId="77777777" w:rsidR="0025679E"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as appropriate statistical analysis used?</w:t>
            </w:r>
          </w:p>
        </w:tc>
      </w:tr>
      <w:tr w:rsidR="009D5B21" w:rsidRPr="008454AB" w14:paraId="01033D18" w14:textId="77777777" w:rsidTr="000C21AC">
        <w:tc>
          <w:tcPr>
            <w:tcW w:w="13315" w:type="dxa"/>
            <w:gridSpan w:val="9"/>
          </w:tcPr>
          <w:p w14:paraId="4955F0C9"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Cross-Sectional Study</w:t>
            </w:r>
          </w:p>
        </w:tc>
      </w:tr>
      <w:tr w:rsidR="009D5B21" w:rsidRPr="00195B56" w14:paraId="17FD73D0" w14:textId="77777777" w:rsidTr="003A4FE3">
        <w:tc>
          <w:tcPr>
            <w:tcW w:w="1803" w:type="dxa"/>
          </w:tcPr>
          <w:p w14:paraId="744B6EAC" w14:textId="77777777" w:rsidR="0025679E" w:rsidRPr="008454AB" w:rsidRDefault="00603AB3" w:rsidP="00C90455">
            <w:pPr>
              <w:spacing w:line="276" w:lineRule="auto"/>
              <w:rPr>
                <w:rFonts w:ascii="Times New Roman" w:hAnsi="Times New Roman" w:cs="Times New Roman"/>
                <w:sz w:val="24"/>
                <w:szCs w:val="24"/>
                <w:lang w:val="it-IT"/>
              </w:rPr>
            </w:pPr>
            <w:r w:rsidRPr="008454AB">
              <w:rPr>
                <w:rFonts w:ascii="Times New Roman" w:hAnsi="Times New Roman" w:cs="Times New Roman"/>
                <w:sz w:val="24"/>
                <w:szCs w:val="24"/>
                <w:shd w:val="clear" w:color="auto" w:fill="FFFFFF"/>
                <w:lang w:val="it-IT"/>
              </w:rPr>
              <w:t>Águeda Cervera-Gasch et al</w:t>
            </w:r>
            <w:r w:rsidR="00AA1A19" w:rsidRPr="008454AB">
              <w:rPr>
                <w:rFonts w:ascii="Times New Roman" w:hAnsi="Times New Roman" w:cs="Times New Roman"/>
                <w:sz w:val="24"/>
                <w:szCs w:val="24"/>
                <w:shd w:val="clear" w:color="auto" w:fill="FFFFFF"/>
              </w:rPr>
              <w:fldChar w:fldCharType="begin" w:fldLock="1"/>
            </w:r>
            <w:r w:rsidR="00C90455" w:rsidRPr="008454AB">
              <w:rPr>
                <w:rFonts w:ascii="Times New Roman" w:hAnsi="Times New Roman" w:cs="Times New Roman"/>
                <w:sz w:val="24"/>
                <w:szCs w:val="24"/>
                <w:shd w:val="clear" w:color="auto" w:fill="FFFFFF"/>
                <w:lang w:val="it-IT"/>
              </w:rPr>
              <w:instrText>ADDIN CSL_CITATION {"citationItems":[{"id":"ITEM-1","itemData":{"DOI":"10.3390/ijerph17176402","ISSN":"16604601","PMID":"32887489","abstract":"Background: Despite scientific recommendations for exclusive breastfeeding until 6 months of age and complementary breastfeeding to 2 years of age, breastfeeding abandonment rates increase with time, and one of the main reasons is that women go back to work. Aim: To analyze the perception of support of breastfeeding workers to continue breastfeeding at two Spanish universities, and associated factors. Methods: A multicenter retrospective cross-sectional comparative study conducted in a population of 777 female workers at the Universidad de Sevilla (US) and the Universitat Jaume I (UJI) in Spain using an online questionnaire. Results: The response rate was 38.74% (n = 301). Of all the participants, 57.8% continued breastfeeding after returning to work. The factors associated with continuing breastfeeding for longer were the university having a breastfeeding support policy and special accommodation (p &lt; 0.001); participating in breastfeeding support groups (p &lt; 0.001); intending to continue breastfeeding after returning to work (p &lt; 0.001); knowing the occupational legislation in force (p = 0.009); having a female supervisor (p = 0.04). Conclusion: Breastfeeding support initiatives and having special accommodation to pump and preserve breast milk after returning to work are associated with a longer duration of female workers’ breastfeeding.","author":[{"dropping-particle":"","family":"Cervera-Gasch","given":"Águeda","non-dropping-particle":"","parse-names":false,"suffix":""},{"dropping-particle":"","family":"Mena-Tudela","given":"Desirée","non-dropping-particle":"","parse-names":false,"suffix":""},{"dropping-particle":"","family":"Leon-Larios","given":"Fatima","non-dropping-particle":"","parse-names":false,"suffix":""},{"dropping-particle":"","family":"Felip-Galvan","given":"Neus","non-dropping-particle":"","parse-names":false,"suffix":""},{"dropping-particle":"","family":"Rochdi-Lahniche","given":"Soukaina","non-dropping-particle":"","parse-names":false,"suffix":""},{"dropping-particle":"","family":"Andreu-Pejó","given":"Laura","non-dropping-particle":"","parse-names":false,"suffix":""},{"dropping-particle":"","family":"González-Chordá","given":"Víctor Manuel","non-dropping-particle":"","parse-names":false,"suffix":""}],"container-title":"International Journal of Environmental Research and Public Health","id":"ITEM-1","issue":"17","issued":{"date-parts":[["2020"]]},"page":"1-14","title":"Female employees’ perception of breastfeeding support in the workplace, public universities in Spain: A multicentric comparative study","type":"article-journal","volume":"17"},"uris":["http://www.mendeley.com/documents/?uuid=e283e2c1-1fb5-4d0f-bb4d-3937b594f648","http://www.mendeley.com/documents/?uuid=1d20d96f-7b0b-4d2f-9a3d-4b502417ae19"]}],"mendeley":{"formattedCitation":"(14)","plainTextFormattedCitation":"(14)","previouslyFormattedCitation":"(14)"},"properties":{"noteIndex":0},"schema":"https://github.com/citation-style-language/schema/raw/master/csl-citation.json"}</w:instrText>
            </w:r>
            <w:r w:rsidR="00AA1A19" w:rsidRPr="008454AB">
              <w:rPr>
                <w:rFonts w:ascii="Times New Roman" w:hAnsi="Times New Roman" w:cs="Times New Roman"/>
                <w:sz w:val="24"/>
                <w:szCs w:val="24"/>
                <w:shd w:val="clear" w:color="auto" w:fill="FFFFFF"/>
              </w:rPr>
              <w:fldChar w:fldCharType="separate"/>
            </w:r>
            <w:r w:rsidR="00C90455" w:rsidRPr="008454AB">
              <w:rPr>
                <w:rFonts w:ascii="Times New Roman" w:hAnsi="Times New Roman" w:cs="Times New Roman"/>
                <w:noProof/>
                <w:sz w:val="24"/>
                <w:szCs w:val="24"/>
                <w:shd w:val="clear" w:color="auto" w:fill="FFFFFF"/>
                <w:lang w:val="it-IT"/>
              </w:rPr>
              <w:t>(14)</w:t>
            </w:r>
            <w:r w:rsidR="00AA1A19" w:rsidRPr="008454AB">
              <w:rPr>
                <w:rFonts w:ascii="Times New Roman" w:hAnsi="Times New Roman" w:cs="Times New Roman"/>
                <w:sz w:val="24"/>
                <w:szCs w:val="24"/>
                <w:shd w:val="clear" w:color="auto" w:fill="FFFFFF"/>
              </w:rPr>
              <w:fldChar w:fldCharType="end"/>
            </w:r>
          </w:p>
        </w:tc>
        <w:tc>
          <w:tcPr>
            <w:tcW w:w="1439" w:type="dxa"/>
          </w:tcPr>
          <w:p w14:paraId="0CE1BC18"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4AF98A42"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6239DFE4"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614F0677"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2FB7FEDD"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U</w:t>
            </w:r>
          </w:p>
        </w:tc>
        <w:tc>
          <w:tcPr>
            <w:tcW w:w="1439" w:type="dxa"/>
          </w:tcPr>
          <w:p w14:paraId="40B932E3"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1BE1F6B3"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46C1E866"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r>
      <w:tr w:rsidR="009D5B21" w:rsidRPr="00195B56" w14:paraId="23E1E17F" w14:textId="77777777" w:rsidTr="003A4FE3">
        <w:tc>
          <w:tcPr>
            <w:tcW w:w="1803" w:type="dxa"/>
          </w:tcPr>
          <w:p w14:paraId="7150B579" w14:textId="77777777" w:rsidR="0025679E" w:rsidRPr="008454AB" w:rsidRDefault="00603AB3" w:rsidP="00C90455">
            <w:pPr>
              <w:spacing w:line="276" w:lineRule="auto"/>
              <w:rPr>
                <w:rFonts w:ascii="Times New Roman" w:hAnsi="Times New Roman" w:cs="Times New Roman"/>
                <w:sz w:val="24"/>
                <w:szCs w:val="24"/>
                <w:lang w:val="it-IT"/>
              </w:rPr>
            </w:pPr>
            <w:r w:rsidRPr="008454AB">
              <w:rPr>
                <w:rFonts w:ascii="Times New Roman" w:hAnsi="Times New Roman" w:cs="Times New Roman"/>
                <w:sz w:val="24"/>
                <w:szCs w:val="24"/>
                <w:shd w:val="clear" w:color="auto" w:fill="FFFFFF"/>
                <w:lang w:val="it-IT"/>
              </w:rPr>
              <w:t>Batool Ali Al-Katufi et al</w:t>
            </w:r>
            <w:r w:rsidR="00AA1A19" w:rsidRPr="008454AB">
              <w:rPr>
                <w:rFonts w:ascii="Times New Roman" w:hAnsi="Times New Roman" w:cs="Times New Roman"/>
                <w:sz w:val="24"/>
                <w:szCs w:val="24"/>
                <w:shd w:val="clear" w:color="auto" w:fill="FFFFFF"/>
                <w:lang w:val="it-IT"/>
              </w:rPr>
              <w:t xml:space="preserve"> </w:t>
            </w:r>
            <w:r w:rsidR="00AA1A19" w:rsidRPr="008454AB">
              <w:rPr>
                <w:rFonts w:ascii="Times New Roman" w:hAnsi="Times New Roman" w:cs="Times New Roman"/>
                <w:sz w:val="24"/>
                <w:szCs w:val="24"/>
                <w:shd w:val="clear" w:color="auto" w:fill="FFFFFF"/>
              </w:rPr>
              <w:fldChar w:fldCharType="begin" w:fldLock="1"/>
            </w:r>
            <w:r w:rsidR="00C90455" w:rsidRPr="008454AB">
              <w:rPr>
                <w:rFonts w:ascii="Times New Roman" w:hAnsi="Times New Roman" w:cs="Times New Roman"/>
                <w:sz w:val="24"/>
                <w:szCs w:val="24"/>
                <w:shd w:val="clear" w:color="auto" w:fill="FFFFFF"/>
                <w:lang w:val="it-IT"/>
              </w:rPr>
              <w:instrText>ADDIN CSL_CITATION {"citationItems":[{"id":"ITEM-1","itemData":{"DOI":"10.1016/j.jcm.2018.11.001","ISBN":"7616913555","ISSN":"15563707","abstract":"Objective: The purpose of this study was to determine the effect of preterm infant massage by the mother on the mood state of mothers of preterm infants. Methods: This experimental study assessed 52 mothers of preterm infants (born at 30-37 weeks of gestation) hospitalized in the neonatal intensive care unit of Afzalipour Hospital of Kerman University of Medical Sciences, Iran. Recruitment was done using the convenience sampling method, and participants were randomly assigned into intervention and control groups. In the intervention group, massage therapy was done once a day for 5 consecutive days. Infants in the control group received the usual care. Data were collected using a questionnaire of demographic information and the Profile of Mood State questionnaire and analyzed using SPSS version 19 (IBM Corp, Armonk, New York) and Kruskal-Wallis, Mann-Whitney U, Wilcoxon, and Χ2 tests. Results: Comparison of the mothers’ mean mood scores between the intervention and control groups showed no significant difference before the intervention (P = .51), whereas mean scores differed significantly after the intervention between the groups (P = .005). Mothers’ mean mood scores improved significantly in the control group (P = .02) and the intervention group (P &lt; .001), whereas the intervention group showed a greater improvement (-4.155 vs -2.238). Conclusion: Those mothers performing massage on their preterm infants showed greater improvement in their mood compared with those in the control group. Teaching massage to the mothers of these infants could be considered as a possible intervention to enhance a mother's mood and the quality of care she provides to her infant.","author":[{"dropping-particle":"","family":"Lotfalipour","given":"Batool","non-dropping-particle":"","parse-names":false,"suffix":""},{"dropping-particle":"","family":"Tirgari","given":"Batool","non-dropping-particle":"","parse-names":false,"suffix":""},{"dropping-particle":"","family":"Pouraboli","given":"Batool","non-dropping-particle":"","parse-names":false,"suffix":""},{"dropping-particle":"","family":"Mirzaee","given":"Moghaddameh","non-dropping-particle":"","parse-names":false,"suffix":""}],"container-title":"Journal of Chiropractic Medicine","id":"ITEM-1","issue":"1","issued":{"date-parts":[["2019"]]},"page":"67-76","publisher":"Elsevier Inc.","title":"Effect of preterm infant massage by the mother on the mood of mothers having preterm infants","type":"article-journal","volume":"18"},"uris":["http://www.mendeley.com/documents/?uuid=65dbbe56-d9aa-479d-a8e4-e9da31a49f7d","http://www.mendeley.com/documents/?uuid=058f4afa-75b2-40b5-ace9-36953c780c47"]}],"mendeley":{"formattedCitation":"(15)","plainTextFormattedCitation":"(15)","previouslyFormattedCitation":"(15)"},"properties":{"noteIndex":0},"schema":"https://github.com/citation-style-language/schema/raw/master/csl-citation.json"}</w:instrText>
            </w:r>
            <w:r w:rsidR="00AA1A19" w:rsidRPr="008454AB">
              <w:rPr>
                <w:rFonts w:ascii="Times New Roman" w:hAnsi="Times New Roman" w:cs="Times New Roman"/>
                <w:sz w:val="24"/>
                <w:szCs w:val="24"/>
                <w:shd w:val="clear" w:color="auto" w:fill="FFFFFF"/>
              </w:rPr>
              <w:fldChar w:fldCharType="separate"/>
            </w:r>
            <w:r w:rsidR="00C90455" w:rsidRPr="008454AB">
              <w:rPr>
                <w:rFonts w:ascii="Times New Roman" w:hAnsi="Times New Roman" w:cs="Times New Roman"/>
                <w:noProof/>
                <w:sz w:val="24"/>
                <w:szCs w:val="24"/>
                <w:shd w:val="clear" w:color="auto" w:fill="FFFFFF"/>
                <w:lang w:val="it-IT"/>
              </w:rPr>
              <w:t>(15)</w:t>
            </w:r>
            <w:r w:rsidR="00AA1A19" w:rsidRPr="008454AB">
              <w:rPr>
                <w:rFonts w:ascii="Times New Roman" w:hAnsi="Times New Roman" w:cs="Times New Roman"/>
                <w:sz w:val="24"/>
                <w:szCs w:val="24"/>
                <w:shd w:val="clear" w:color="auto" w:fill="FFFFFF"/>
              </w:rPr>
              <w:fldChar w:fldCharType="end"/>
            </w:r>
          </w:p>
        </w:tc>
        <w:tc>
          <w:tcPr>
            <w:tcW w:w="1439" w:type="dxa"/>
          </w:tcPr>
          <w:p w14:paraId="404EC4AA"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28DB8234"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081ED392"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21A730E1"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260ADAFE"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U</w:t>
            </w:r>
          </w:p>
        </w:tc>
        <w:tc>
          <w:tcPr>
            <w:tcW w:w="1439" w:type="dxa"/>
          </w:tcPr>
          <w:p w14:paraId="097FFF0B"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0E680864"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48168B11" w14:textId="77777777" w:rsidR="0025679E"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r>
      <w:tr w:rsidR="009D5B21" w:rsidRPr="008454AB" w14:paraId="1FB46E58" w14:textId="77777777" w:rsidTr="003A4FE3">
        <w:tc>
          <w:tcPr>
            <w:tcW w:w="1803" w:type="dxa"/>
          </w:tcPr>
          <w:p w14:paraId="2B948234" w14:textId="77777777" w:rsidR="00963393" w:rsidRPr="008454AB" w:rsidRDefault="00603AB3" w:rsidP="00C90455">
            <w:pPr>
              <w:spacing w:line="276" w:lineRule="auto"/>
              <w:rPr>
                <w:rFonts w:ascii="Times New Roman" w:hAnsi="Times New Roman" w:cs="Times New Roman"/>
                <w:sz w:val="24"/>
                <w:szCs w:val="24"/>
                <w:lang w:val="it-IT"/>
              </w:rPr>
            </w:pPr>
            <w:r w:rsidRPr="008454AB">
              <w:rPr>
                <w:rFonts w:ascii="Times New Roman" w:hAnsi="Times New Roman" w:cs="Times New Roman"/>
                <w:sz w:val="24"/>
                <w:szCs w:val="24"/>
                <w:lang w:val="it-IT"/>
              </w:rPr>
              <w:t>Su-Ying Tsai et al</w:t>
            </w:r>
            <w:r w:rsidR="00AA1A19"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lang w:val="it-IT"/>
              </w:rPr>
              <w:instrText>ADDIN CSL_CITATION {"citationItems":[{"id":"ITEM-1","itemData":{"DOI":"10.1186/s13006-022-00467-8","ISSN":"1746-4358","abstract":"Although breastfeeding-friendly workplaces are provided to promote an employed mother’s breastfeeding intention, few studies have explored breastfeeding intentions and behavior after a mother returns to work on a shift work or non-shift work schedule. To explore the impact of breastfeeding-friendly support on the intention of working mothers with different work schedules to continue breastfeeding, we conducted a survey at a female labor-intensive electronics manufacturer in Taiwan from August 2011 to April 2012.","author":[{"dropping-particle":"","family":"Tsai","given":"Su-Ying","non-dropping-particle":"","parse-names":false,"suffix":""}],"container-title":"International Breastfeeding Journal","id":"ITEM-1","issue":"1","issued":{"date-parts":[["2022"]]},"page":"27","title":"Shift-work and breastfeeding for women returning to work in a manufacturing workplace in Taiwan","type":"article-journal","volume":"17"},"uris":["http://www.mendeley.com/documents/?uuid=344e91b2-a01a-4184-adba-6b9fbb8fc8b8","http://www.mendeley.com/documents/?uuid=83a29b49-d25d-40c9-9361-efbeecc2aa8f"]}],"mendeley":{"formattedCitation":"(7)","plainTextFormattedCitation":"(7)","previouslyFormattedCitation":"(7)"},"properties":{"noteIndex":0},"schema":"https://github.com/citation-style-language/schema/raw/master/csl-citation.json"}</w:instrText>
            </w:r>
            <w:r w:rsidR="00AA1A19"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lang w:val="it-IT"/>
              </w:rPr>
              <w:t>(7)</w:t>
            </w:r>
            <w:r w:rsidR="00AA1A19" w:rsidRPr="008454AB">
              <w:rPr>
                <w:rFonts w:ascii="Times New Roman" w:hAnsi="Times New Roman" w:cs="Times New Roman"/>
                <w:sz w:val="24"/>
                <w:szCs w:val="24"/>
              </w:rPr>
              <w:fldChar w:fldCharType="end"/>
            </w:r>
          </w:p>
        </w:tc>
        <w:tc>
          <w:tcPr>
            <w:tcW w:w="1439" w:type="dxa"/>
          </w:tcPr>
          <w:p w14:paraId="7B53E026" w14:textId="77777777" w:rsidR="00963393" w:rsidRPr="008454AB" w:rsidRDefault="00603AB3" w:rsidP="00C90455">
            <w:pPr>
              <w:spacing w:line="276" w:lineRule="auto"/>
              <w:jc w:val="center"/>
              <w:rPr>
                <w:rFonts w:ascii="Times New Roman" w:hAnsi="Times New Roman" w:cs="Times New Roman"/>
                <w:sz w:val="24"/>
                <w:szCs w:val="24"/>
                <w:lang w:val="it-IT"/>
              </w:rPr>
            </w:pPr>
            <w:r w:rsidRPr="008454AB">
              <w:rPr>
                <w:rFonts w:ascii="Times New Roman" w:hAnsi="Times New Roman" w:cs="Times New Roman"/>
                <w:sz w:val="24"/>
                <w:szCs w:val="24"/>
                <w:lang w:val="it-IT"/>
              </w:rPr>
              <w:t>Y</w:t>
            </w:r>
          </w:p>
        </w:tc>
        <w:tc>
          <w:tcPr>
            <w:tcW w:w="1439" w:type="dxa"/>
          </w:tcPr>
          <w:p w14:paraId="5BCB1B26" w14:textId="77777777" w:rsidR="00963393"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19DD58B3" w14:textId="77777777" w:rsidR="00963393"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5BA080F9" w14:textId="77777777" w:rsidR="00963393"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3780C845" w14:textId="77777777" w:rsidR="00963393"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628FC38D" w14:textId="77777777" w:rsidR="00963393"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404DD2D0" w14:textId="77777777" w:rsidR="00963393"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049D4032" w14:textId="77777777" w:rsidR="00963393"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r>
      <w:tr w:rsidR="009D5B21" w:rsidRPr="008454AB" w14:paraId="7BA9A772" w14:textId="77777777" w:rsidTr="00FA0429">
        <w:tc>
          <w:tcPr>
            <w:tcW w:w="13315" w:type="dxa"/>
            <w:gridSpan w:val="9"/>
          </w:tcPr>
          <w:p w14:paraId="67F9F7F0" w14:textId="77777777" w:rsidR="00A05E24"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Qualitative Study</w:t>
            </w:r>
          </w:p>
        </w:tc>
      </w:tr>
      <w:tr w:rsidR="009D5B21" w:rsidRPr="008454AB" w14:paraId="76EB14D2" w14:textId="77777777" w:rsidTr="003A4FE3">
        <w:tc>
          <w:tcPr>
            <w:tcW w:w="1803" w:type="dxa"/>
          </w:tcPr>
          <w:p w14:paraId="3689CAE2" w14:textId="77777777" w:rsidR="00A05E24"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Author</w:t>
            </w:r>
          </w:p>
        </w:tc>
        <w:tc>
          <w:tcPr>
            <w:tcW w:w="1439" w:type="dxa"/>
          </w:tcPr>
          <w:p w14:paraId="5F390D5A"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as there a clear</w:t>
            </w:r>
          </w:p>
          <w:p w14:paraId="2AC219F3"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statement of the aims of</w:t>
            </w:r>
          </w:p>
          <w:p w14:paraId="736A5A76"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the research?</w:t>
            </w:r>
          </w:p>
        </w:tc>
        <w:tc>
          <w:tcPr>
            <w:tcW w:w="1439" w:type="dxa"/>
          </w:tcPr>
          <w:p w14:paraId="521D633E"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 Is a qualitative</w:t>
            </w:r>
          </w:p>
          <w:p w14:paraId="4C751D76"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methodology</w:t>
            </w:r>
          </w:p>
          <w:p w14:paraId="43F80CD6"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appropriate?</w:t>
            </w:r>
          </w:p>
        </w:tc>
        <w:tc>
          <w:tcPr>
            <w:tcW w:w="1439" w:type="dxa"/>
          </w:tcPr>
          <w:p w14:paraId="1E1146D6"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as the research</w:t>
            </w:r>
          </w:p>
          <w:p w14:paraId="17D73219"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design appropriate to</w:t>
            </w:r>
          </w:p>
          <w:p w14:paraId="35A99EF5"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address the aims of the</w:t>
            </w:r>
          </w:p>
          <w:p w14:paraId="4743E77C"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research?</w:t>
            </w:r>
          </w:p>
        </w:tc>
        <w:tc>
          <w:tcPr>
            <w:tcW w:w="1439" w:type="dxa"/>
          </w:tcPr>
          <w:p w14:paraId="131448A8"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as the recruitment</w:t>
            </w:r>
          </w:p>
          <w:p w14:paraId="0C3408E3"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strategy appropriate to</w:t>
            </w:r>
          </w:p>
          <w:p w14:paraId="43459440"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the aims of the</w:t>
            </w:r>
          </w:p>
          <w:p w14:paraId="5F554665"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research?</w:t>
            </w:r>
          </w:p>
        </w:tc>
        <w:tc>
          <w:tcPr>
            <w:tcW w:w="1439" w:type="dxa"/>
          </w:tcPr>
          <w:p w14:paraId="657A8727"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as the data collected in</w:t>
            </w:r>
          </w:p>
          <w:p w14:paraId="289FC3AD"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a way that addressed the</w:t>
            </w:r>
          </w:p>
          <w:p w14:paraId="14229BE4"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research issue?</w:t>
            </w:r>
          </w:p>
        </w:tc>
        <w:tc>
          <w:tcPr>
            <w:tcW w:w="1439" w:type="dxa"/>
          </w:tcPr>
          <w:p w14:paraId="0EC33DB7"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Has the relationship</w:t>
            </w:r>
          </w:p>
          <w:p w14:paraId="73235EAF"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between researcher and</w:t>
            </w:r>
          </w:p>
          <w:p w14:paraId="2EF44B2C"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participants have been</w:t>
            </w:r>
          </w:p>
          <w:p w14:paraId="6CF4AA87"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lastRenderedPageBreak/>
              <w:t>adequately considered?</w:t>
            </w:r>
          </w:p>
        </w:tc>
        <w:tc>
          <w:tcPr>
            <w:tcW w:w="1439" w:type="dxa"/>
          </w:tcPr>
          <w:p w14:paraId="013EEB31"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lastRenderedPageBreak/>
              <w:t>Have ethical issues been</w:t>
            </w:r>
          </w:p>
          <w:p w14:paraId="65D16AE0"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taken into consideration?</w:t>
            </w:r>
          </w:p>
        </w:tc>
        <w:tc>
          <w:tcPr>
            <w:tcW w:w="1439" w:type="dxa"/>
          </w:tcPr>
          <w:p w14:paraId="2DFDF66F" w14:textId="77777777" w:rsidR="00A05E24" w:rsidRPr="008454AB" w:rsidRDefault="00603AB3" w:rsidP="00C90455">
            <w:pPr>
              <w:pStyle w:val="NoSpacing"/>
              <w:spacing w:line="276" w:lineRule="auto"/>
              <w:rPr>
                <w:rFonts w:ascii="Times New Roman" w:hAnsi="Times New Roman" w:cs="Times New Roman"/>
                <w:sz w:val="24"/>
                <w:szCs w:val="24"/>
              </w:rPr>
            </w:pPr>
            <w:r w:rsidRPr="008454AB">
              <w:rPr>
                <w:rFonts w:ascii="Times New Roman" w:hAnsi="Times New Roman" w:cs="Times New Roman"/>
                <w:sz w:val="24"/>
                <w:szCs w:val="24"/>
              </w:rPr>
              <w:t>Was the data analysis</w:t>
            </w:r>
          </w:p>
          <w:p w14:paraId="02E3C437"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sufficiently rigorous?</w:t>
            </w:r>
          </w:p>
        </w:tc>
      </w:tr>
      <w:tr w:rsidR="009D5B21" w:rsidRPr="008454AB" w14:paraId="0CA55166" w14:textId="77777777" w:rsidTr="003A4FE3">
        <w:tc>
          <w:tcPr>
            <w:tcW w:w="1803" w:type="dxa"/>
          </w:tcPr>
          <w:p w14:paraId="338AA7E4" w14:textId="77777777" w:rsidR="00A05E24" w:rsidRPr="008454AB" w:rsidRDefault="00603AB3" w:rsidP="00C90455">
            <w:pPr>
              <w:spacing w:line="276" w:lineRule="auto"/>
              <w:rPr>
                <w:rFonts w:ascii="Times New Roman" w:hAnsi="Times New Roman" w:cs="Times New Roman"/>
                <w:sz w:val="24"/>
                <w:szCs w:val="24"/>
                <w:lang w:val="de-DE"/>
              </w:rPr>
            </w:pPr>
            <w:r w:rsidRPr="008454AB">
              <w:rPr>
                <w:rFonts w:ascii="Times New Roman" w:hAnsi="Times New Roman" w:cs="Times New Roman"/>
                <w:color w:val="333333"/>
                <w:sz w:val="24"/>
                <w:szCs w:val="24"/>
                <w:shd w:val="clear" w:color="auto" w:fill="FFFFFF"/>
                <w:lang w:val="de-DE"/>
              </w:rPr>
              <w:t>Hentges et al</w:t>
            </w:r>
            <w:r w:rsidRPr="008454AB">
              <w:rPr>
                <w:rFonts w:ascii="Times New Roman" w:hAnsi="Times New Roman" w:cs="Times New Roman"/>
                <w:color w:val="333333"/>
                <w:sz w:val="24"/>
                <w:szCs w:val="24"/>
                <w:shd w:val="clear" w:color="auto" w:fill="FFFFFF"/>
              </w:rPr>
              <w:fldChar w:fldCharType="begin" w:fldLock="1"/>
            </w:r>
            <w:r w:rsidR="00C90455" w:rsidRPr="008454AB">
              <w:rPr>
                <w:rFonts w:ascii="Times New Roman" w:hAnsi="Times New Roman" w:cs="Times New Roman"/>
                <w:color w:val="333333"/>
                <w:sz w:val="24"/>
                <w:szCs w:val="24"/>
                <w:shd w:val="clear" w:color="auto" w:fill="FFFFFF"/>
                <w:lang w:val="de-DE"/>
              </w:rPr>
              <w:instrText>ADDIN CSL_CITATION {"citationItems":[{"id":"ITEM-1","itemData":{"DOI":"10.1186/s13006-021-00433-w","ISSN":"1746-4358","abstract":"Dutch breastfeeding rates are below World Health Organization’s recommendations and targets despite the benefits for individuals and society. Increasing the rates is complex due to multiple breastfeeding determinants, of which maternal education and employment are dominant. This study aimed to identify the perceptions and experiences of mothers employed at Dutch universities regarding barriers and enablers to workplace breastfeeding and pumping.","author":[{"dropping-particle":"","family":"Hentges","given":"Maike","non-dropping-particle":"","parse-names":false,"suffix":""},{"dropping-particle":"","family":"Pilot","given":"Eva","non-dropping-particle":"","parse-names":false,"suffix":""}],"container-title":"International Breastfeeding Journal","id":"ITEM-1","issue":"1","issued":{"date-parts":[["2021"]]},"page":"87","title":"Making it “work”: mothers’ perceptions of workplace breastfeeding and pumping at Dutch universities","type":"article-journal","volume":"16"},"uris":["http://www.mendeley.com/documents/?uuid=46f52393-756f-4f0d-b164-72d8685c1273","http://www.mendeley.com/documents/?uuid=1a779a9d-0df6-48e1-8eb1-a170bb02d24e"]}],"mendeley":{"formattedCitation":"(16)","plainTextFormattedCitation":"(16)","previouslyFormattedCitation":"(16)"},"properties":{"noteIndex":0},"schema":"https://github.com/citation-style-language/schema/raw/master/csl-citation.json"}</w:instrText>
            </w:r>
            <w:r w:rsidRPr="008454AB">
              <w:rPr>
                <w:rFonts w:ascii="Times New Roman" w:hAnsi="Times New Roman" w:cs="Times New Roman"/>
                <w:color w:val="333333"/>
                <w:sz w:val="24"/>
                <w:szCs w:val="24"/>
                <w:shd w:val="clear" w:color="auto" w:fill="FFFFFF"/>
              </w:rPr>
              <w:fldChar w:fldCharType="separate"/>
            </w:r>
            <w:r w:rsidR="00C90455" w:rsidRPr="008454AB">
              <w:rPr>
                <w:rFonts w:ascii="Times New Roman" w:hAnsi="Times New Roman" w:cs="Times New Roman"/>
                <w:noProof/>
                <w:color w:val="333333"/>
                <w:sz w:val="24"/>
                <w:szCs w:val="24"/>
                <w:shd w:val="clear" w:color="auto" w:fill="FFFFFF"/>
                <w:lang w:val="de-DE"/>
              </w:rPr>
              <w:t>(16)</w:t>
            </w:r>
            <w:r w:rsidRPr="008454AB">
              <w:rPr>
                <w:rFonts w:ascii="Times New Roman" w:hAnsi="Times New Roman" w:cs="Times New Roman"/>
                <w:color w:val="333333"/>
                <w:sz w:val="24"/>
                <w:szCs w:val="24"/>
                <w:shd w:val="clear" w:color="auto" w:fill="FFFFFF"/>
              </w:rPr>
              <w:fldChar w:fldCharType="end"/>
            </w:r>
          </w:p>
        </w:tc>
        <w:tc>
          <w:tcPr>
            <w:tcW w:w="1439" w:type="dxa"/>
          </w:tcPr>
          <w:p w14:paraId="69579A16"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60BF2A0A"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20BC98A0"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7E38078A"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46863C08"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26B9E556"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449FD355"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427B3B78"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r>
      <w:tr w:rsidR="009D5B21" w:rsidRPr="008454AB" w14:paraId="64FCDF6D" w14:textId="77777777" w:rsidTr="003A4FE3">
        <w:tc>
          <w:tcPr>
            <w:tcW w:w="1803" w:type="dxa"/>
          </w:tcPr>
          <w:p w14:paraId="3D3071A0" w14:textId="77777777" w:rsidR="00A05E24"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Mabaso et al</w:t>
            </w:r>
            <w:r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10.1186/s13006-020-00342-4","ISSN":"1746-4358","abstract":"Return to employment is a major barrier to breastfeeding continuation, globally and in the Southern African context. The Lancet Breastfeeding Series revealed an explicit need for research exploring breastfeeding as a workplace issue in low- and middle-income countries. A dearth of research on workplace breastfeeding in South Africa calls for attention to this topic. This study sought to explore breastfeeding at work experiences from the perspective of employed mothers and senior managers in a provincial government setting in South Africa.","author":[{"dropping-particle":"","family":"Mabaso","given":"Bongekile P","non-dropping-particle":"","parse-names":false,"suffix":""},{"dropping-particle":"","family":"Jaga","given":"Ameeta","non-dropping-particle":"","parse-names":false,"suffix":""},{"dropping-particle":"","family":"Doherty","given":"Tanya","non-dropping-particle":"","parse-names":false,"suffix":""}],"container-title":"International Breastfeeding Journal","id":"ITEM-1","issue":"1","issued":{"date-parts":[["2020"]]},"page":"100","title":"Experiences of workplace breastfeeding in a provincial government setting: a qualitative exploratory study among managers and mothers in South Africa","type":"article-journal","volume":"15"},"uris":["http://www.mendeley.com/documents/?uuid=4a5189f4-5586-4f2a-bbe1-7f7e5722ca7b","http://www.mendeley.com/documents/?uuid=ecb2d410-9fd1-49c3-baad-3d343a764ffb"]}],"mendeley":{"formattedCitation":"(17)","plainTextFormattedCitation":"(17)","previouslyFormattedCitation":"(17)"},"properties":{"noteIndex":0},"schema":"https://github.com/citation-style-language/schema/raw/master/csl-citation.json"}</w:instrText>
            </w:r>
            <w:r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17)</w:t>
            </w:r>
            <w:r w:rsidRPr="008454AB">
              <w:rPr>
                <w:rFonts w:ascii="Times New Roman" w:hAnsi="Times New Roman" w:cs="Times New Roman"/>
                <w:sz w:val="24"/>
                <w:szCs w:val="24"/>
              </w:rPr>
              <w:fldChar w:fldCharType="end"/>
            </w:r>
          </w:p>
        </w:tc>
        <w:tc>
          <w:tcPr>
            <w:tcW w:w="1439" w:type="dxa"/>
          </w:tcPr>
          <w:p w14:paraId="0683CA1D"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08ED7CDA"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19DB6128"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102B0A95"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5E41C1CE"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1BB4E736"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0616C143"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3200D51F"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r>
      <w:tr w:rsidR="009D5B21" w:rsidRPr="008454AB" w14:paraId="15B5C273" w14:textId="77777777" w:rsidTr="003A4FE3">
        <w:tc>
          <w:tcPr>
            <w:tcW w:w="1803" w:type="dxa"/>
          </w:tcPr>
          <w:p w14:paraId="54143848" w14:textId="77777777" w:rsidR="00A05E24"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 xml:space="preserve">Wolde et al </w:t>
            </w:r>
            <w:r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10.1186/s13006-022-00482-9","ISSN":"1746-4358","abstract":"The Ethiopian Demographic and Health Survey 2019 shows that 59% of children are exclusively breastfed for the first 6 months of life, then the rate decreases sharply with age. Nearly half of the Ethiopian labor force (46%) is comprised of women. This is encouraging since women’s employment is one way of ensuring women’s empowerment. However, various factors related to employment make it one of the commonly mentioned factors contributing for the low prevalence of breastfeeding. Hence, there needs to be a conducive work environment that accommodates maternal needs to not fall back from empowerment and to improve breastfeeding practice. There are not many studies in Ethiopia that focus on work environment in relation with employers’ experience and their perception of breastfeeding of employed mothers. Therefore, this study aims to explore employers’ experience and perception of employed mothers’ breastfeeding experience in different working environments in Addis Ababa, Ethiopia.","author":[{"dropping-particle":"","family":"Wolde","given":"Firmaye Bogale","non-dropping-particle":"","parse-names":false,"suffix":""},{"dropping-particle":"","family":"Haidar","given":"Jemal","non-dropping-particle":"","parse-names":false,"suffix":""},{"dropping-particle":"","family":"Getnet","given":"Yalemwork","non-dropping-particle":"","parse-names":false,"suffix":""}],"container-title":"International Breastfeeding Journal","id":"ITEM-1","issue":"1","issued":{"date-parts":[["2022"]]},"page":"41","title":"Employers’ perceptions of breastfeeding practice of employed mothers in Addis Ababa, Ethiopia: a qualitative study","type":"article-journal","volume":"17"},"uris":["http://www.mendeley.com/documents/?uuid=dbd44bc1-9b9e-4477-b733-c1984f0befdc","http://www.mendeley.com/documents/?uuid=11cdb566-504c-43d0-9251-1bdbe3961ed9"]}],"mendeley":{"formattedCitation":"(18)","plainTextFormattedCitation":"(18)","previouslyFormattedCitation":"(18)"},"properties":{"noteIndex":0},"schema":"https://github.com/citation-style-language/schema/raw/master/csl-citation.json"}</w:instrText>
            </w:r>
            <w:r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18)</w:t>
            </w:r>
            <w:r w:rsidRPr="008454AB">
              <w:rPr>
                <w:rFonts w:ascii="Times New Roman" w:hAnsi="Times New Roman" w:cs="Times New Roman"/>
                <w:sz w:val="24"/>
                <w:szCs w:val="24"/>
              </w:rPr>
              <w:fldChar w:fldCharType="end"/>
            </w:r>
          </w:p>
        </w:tc>
        <w:tc>
          <w:tcPr>
            <w:tcW w:w="1439" w:type="dxa"/>
          </w:tcPr>
          <w:p w14:paraId="26BFFA46"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2DF11A49"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158A279B"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701E2AEA"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50614965"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3F49813B"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01EF9099"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5E8B0117"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r>
      <w:tr w:rsidR="009D5B21" w:rsidRPr="008454AB" w14:paraId="3BF49E2E" w14:textId="77777777" w:rsidTr="003A4FE3">
        <w:tc>
          <w:tcPr>
            <w:tcW w:w="1803" w:type="dxa"/>
          </w:tcPr>
          <w:p w14:paraId="78F18041" w14:textId="77777777" w:rsidR="00A05E24"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 xml:space="preserve">Hasan et al </w:t>
            </w:r>
            <w:r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10.1186/s13006-020-00338-0","ISSN":"1746-4358","abstract":"In Bangladesh 65% of children under 6 months of age were exclusively breastfed with maternal employment being a risk factor that has jeopardized exclusive breastfeeding. As Ready Made Garment (RMG) factories have been the largest employer of low income women in Bangladesh, the objective of our study was to explore the barriers and facilitators of breastfeeding and perceptions about use of expressed breast milk among mothers who worked in the RMG sector.","author":[{"dropping-particle":"","family":"Hasan","given":"A M Rumayan","non-dropping-particle":"","parse-names":false,"suffix":""},{"dropping-particle":"","family":"Smith","given":"George","non-dropping-particle":"","parse-names":false,"suffix":""},{"dropping-particle":"","family":"Selim","given":"Mohammad Abdus","non-dropping-particle":"","parse-names":false,"suffix":""},{"dropping-particle":"","family":"Akter","given":"Shahinoor","non-dropping-particle":"","parse-names":false,"suffix":""},{"dropping-particle":"","family":"Khan","given":"Nazib Uz Zaman","non-dropping-particle":"","parse-names":false,"suffix":""},{"dropping-particle":"","family":"Sharmin","given":"Tamanna","non-dropping-particle":"","parse-names":false,"suffix":""},{"dropping-particle":"","family":"Rasheed","given":"Sabrina","non-dropping-particle":"","parse-names":false,"suffix":""}],"container-title":"International Breastfeeding Journal","id":"ITEM-1","issue":"1","issued":{"date-parts":[["2020"]]},"page":"93","title":"Work and breast milk feeding: a qualitative exploration of the experience of lactating mothers working in ready made garments factories in urban Bangladesh","type":"article-journal","volume":"15"},"uris":["http://www.mendeley.com/documents/?uuid=e512168b-1608-4968-989e-171d60bb8b5b","http://www.mendeley.com/documents/?uuid=675633e0-15fb-48f6-a572-764bc66b2283"]}],"mendeley":{"formattedCitation":"(19)","plainTextFormattedCitation":"(19)","previouslyFormattedCitation":"(19)"},"properties":{"noteIndex":0},"schema":"https://github.com/citation-style-language/schema/raw/master/csl-citation.json"}</w:instrText>
            </w:r>
            <w:r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19)</w:t>
            </w:r>
            <w:r w:rsidRPr="008454AB">
              <w:rPr>
                <w:rFonts w:ascii="Times New Roman" w:hAnsi="Times New Roman" w:cs="Times New Roman"/>
                <w:sz w:val="24"/>
                <w:szCs w:val="24"/>
              </w:rPr>
              <w:fldChar w:fldCharType="end"/>
            </w:r>
          </w:p>
        </w:tc>
        <w:tc>
          <w:tcPr>
            <w:tcW w:w="1439" w:type="dxa"/>
          </w:tcPr>
          <w:p w14:paraId="63D22C95"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11052A6C"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0E391FFE"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408D13F0"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7F42AEA8"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3C336662"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1AEB811D"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57C50243"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r>
      <w:tr w:rsidR="009D5B21" w:rsidRPr="008454AB" w14:paraId="736DD5B3" w14:textId="77777777" w:rsidTr="003A4FE3">
        <w:tc>
          <w:tcPr>
            <w:tcW w:w="1803" w:type="dxa"/>
          </w:tcPr>
          <w:p w14:paraId="32651C62" w14:textId="77777777" w:rsidR="00A05E24"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 xml:space="preserve">Maponya et al </w:t>
            </w:r>
            <w:r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https://doi.org/10.1016/j.ijnss.2021.05.010","ISSN":"2352-0132","abstract":"Objective This study aimed to gain an in-depth understanding of the experience of South African working mothers in the adherence to exclusive breastfeeding when returning from maternity leave. Methods The data of the study was collected using face-to-face semi-structured interviews. Eight breastfeeding mothers were purposefully selected from two primary health care clinics in Rustenburg, North West Province, South Africa. The data were coded, categorized, and clustered into themes using Giorgi’s phenomenological analysis. Ethical considerations and measures of trustworthiness were adhered to throughout the study. Results The findings revealed three themes: a desire for working mothers to continue the adherence to exclusive breastfeeding, workplace support for breastfeeding mothers in the adherence to exclusive breastfeeding, and an unsuitable workplace environment for the adherence to exclusive breastfeeding. Six sub-themes were identified: the need to return to the workplace soon after baby’s birth, psychological responses in the adherence to exclusive breastfeeding, lack of support from employers and co-workers in the adherence to exclusive breastfeeding, lack of or partial implementation of breastfeeding policies in the workplace, the workplace not being supportive for mothers’ having to express and the workplace not being supportive for mothers’ having to store breastmilk. Conclusion Based on the findings, South African government should revisit employment policies to support working mothers who need to continue with exclusive breastfeeding after returning from maternity leave.","author":[{"dropping-particle":"","family":"Maponya","given":"Nompumelelo","non-dropping-particle":"","parse-names":false,"suffix":""},{"dropping-particle":"","family":"Janse van Rensburg","given":"Zelda","non-dropping-particle":"","parse-names":false,"suffix":""},{"dropping-particle":"","family":"Plessis-Faurie","given":"Alida","non-dropping-particle":"Du","parse-names":false,"suffix":""}],"container-title":"International Journal of Nursing Sciences","id":"ITEM-1","issue":"3","issued":{"date-parts":[["2021"]]},"page":"339-346","title":"Understanding South African mothers’ challenges to adhere to exclusive breastfeeding at the workplace: A qualitative study","type":"article-journal","volume":"8"},"uris":["http://www.mendeley.com/documents/?uuid=0ce6facc-b0f2-4dfb-afcd-43e27410a9cc","http://www.mendeley.com/documents/?uuid=ba39cf14-35aa-4feb-a333-1b00baef5841"]}],"mendeley":{"formattedCitation":"(20)","plainTextFormattedCitation":"(20)","previouslyFormattedCitation":"(20)"},"properties":{"noteIndex":0},"schema":"https://github.com/citation-style-language/schema/raw/master/csl-citation.json"}</w:instrText>
            </w:r>
            <w:r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20)</w:t>
            </w:r>
            <w:r w:rsidRPr="008454AB">
              <w:rPr>
                <w:rFonts w:ascii="Times New Roman" w:hAnsi="Times New Roman" w:cs="Times New Roman"/>
                <w:sz w:val="24"/>
                <w:szCs w:val="24"/>
              </w:rPr>
              <w:fldChar w:fldCharType="end"/>
            </w:r>
          </w:p>
        </w:tc>
        <w:tc>
          <w:tcPr>
            <w:tcW w:w="1439" w:type="dxa"/>
          </w:tcPr>
          <w:p w14:paraId="6BFEB4FD"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25724280"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2B6DF441"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34402D97"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1D21DABD"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36D1592E"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18570F5B"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5EF4E123"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r>
      <w:tr w:rsidR="009D5B21" w:rsidRPr="008454AB" w14:paraId="131C5E18" w14:textId="77777777" w:rsidTr="003A4FE3">
        <w:tc>
          <w:tcPr>
            <w:tcW w:w="1803" w:type="dxa"/>
          </w:tcPr>
          <w:p w14:paraId="57AC39FF" w14:textId="77777777" w:rsidR="00A05E24"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 xml:space="preserve">Ahmad et al </w:t>
            </w:r>
            <w:r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10.1186/s12884-021-04304-4","ISBN":"1288402104","ISSN":"14712393","PMID":"35100980","abstract":"Background: Breastfeeding practice is influenced by the mother’s attitude toward and knowledge of breastfeeding. Working mothers face many challenges and need support to maintain breastfeeding. This study aimed to explore working mothers’ breastfeeding experiences and challenges that can influenced their practices. Methods: The qualitative phenomenological approach involving working mothers in Kota Bharu who fulfilled the inclusion criteria and consented to participate in the study were recruited using purposive sampling. Sixteen participants aged 24 to 46 years were interviewed using semi-structured in-depth interviews in the study. All interviews were recorded in digital audio, transcribed verbatim and analyzed using thematic analysis. Findings: Three main themes emerged from the data analysis: perception of breastfeeding, challenges in breastfeeding, and support for breastfeeding. Two subthemes for perceptions were perception towards breastfeeding and towards infant formula. Challenges had two subthemes too which were related to perceived insufficient milk and breastfeeding difficulty. Where else, two subthemes for support were internal support (spouse and family) and external support (friends, employer, and healthcare staff). Conclusions: Maintaining breastfeeding after return to work is challenging for working mothers and majority of them need support to continue breastfeeding practice. Support from their spouses and families’ influences working mothers’ decision to breastfeed. Employers play a role in providing a support system and facilities in the workplace for mothers to express and store breast milk. Both internal and external support are essential for mothers to overcome challenges in order to achieve success in breastfeeding.","author":[{"dropping-particle":"","family":"Ahmad","given":"Rita Surianee","non-dropping-particle":"","parse-names":false,"suffix":""},{"dropping-particle":"","family":"Sulaiman","given":"Zaharah","non-dropping-particle":"","parse-names":false,"suffix":""},{"dropping-particle":"","family":"Nik Hussain","given":"Nik Hazlina","non-dropping-particle":"","parse-names":false,"suffix":""},{"dropping-particle":"","family":"Mohd Noor","given":"Norhayati","non-dropping-particle":"","parse-names":false,"suffix":""}],"container-title":"BMC Pregnancy and Childbirth","id":"ITEM-1","issue":"1","issued":{"date-parts":[["2022"]]},"page":"1-8","publisher":"BioMed Central","title":"Working mothers’ breastfeeding experience: a phenomenology qualitative approach","type":"article-journal","volume":"22"},"uris":["http://www.mendeley.com/documents/?uuid=52eb1a42-e872-4ada-831b-96371b47ae5d","http://www.mendeley.com/documents/?uuid=9214219f-4b2e-460f-bf9e-5415511890ff"]}],"mendeley":{"formattedCitation":"(21)","plainTextFormattedCitation":"(21)","previouslyFormattedCitation":"(21)"},"properties":{"noteIndex":0},"schema":"https://github.com/citation-style-language/schema/raw/master/csl-citation.json"}</w:instrText>
            </w:r>
            <w:r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21)</w:t>
            </w:r>
            <w:r w:rsidRPr="008454AB">
              <w:rPr>
                <w:rFonts w:ascii="Times New Roman" w:hAnsi="Times New Roman" w:cs="Times New Roman"/>
                <w:sz w:val="24"/>
                <w:szCs w:val="24"/>
              </w:rPr>
              <w:fldChar w:fldCharType="end"/>
            </w:r>
          </w:p>
        </w:tc>
        <w:tc>
          <w:tcPr>
            <w:tcW w:w="1439" w:type="dxa"/>
          </w:tcPr>
          <w:p w14:paraId="0539E327"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18CBF7C8"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63ED785D"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282F7748"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3FFFC36C"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51F8DDE6"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5365AE53"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7EDD83F6"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r>
      <w:tr w:rsidR="009D5B21" w:rsidRPr="008454AB" w14:paraId="4BBD59FC" w14:textId="77777777" w:rsidTr="003A4FE3">
        <w:tc>
          <w:tcPr>
            <w:tcW w:w="1803" w:type="dxa"/>
          </w:tcPr>
          <w:p w14:paraId="42527D95" w14:textId="77777777" w:rsidR="00A05E24" w:rsidRPr="008454AB" w:rsidRDefault="00603AB3" w:rsidP="00C90455">
            <w:pPr>
              <w:spacing w:line="276" w:lineRule="auto"/>
              <w:rPr>
                <w:rFonts w:ascii="Times New Roman" w:hAnsi="Times New Roman" w:cs="Times New Roman"/>
                <w:sz w:val="24"/>
                <w:szCs w:val="24"/>
                <w:lang w:val="it-IT"/>
              </w:rPr>
            </w:pPr>
            <w:r w:rsidRPr="008454AB">
              <w:rPr>
                <w:rFonts w:ascii="Times New Roman" w:hAnsi="Times New Roman" w:cs="Times New Roman"/>
                <w:sz w:val="24"/>
                <w:szCs w:val="24"/>
                <w:lang w:val="it-IT"/>
              </w:rPr>
              <w:t xml:space="preserve">Wahyuni et al </w:t>
            </w:r>
            <w:r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lang w:val="it-IT"/>
              </w:rPr>
              <w:instrText>ADDIN CSL_CITATION {"citationItems":[{"id":"ITEM-1","itemData":{"DOI":"10.20473/jn.v15i1sp.18910","ISSN":"1858-3598","abstract":"Introduction: The benefits of exclusive breast feeding are well-documented; however, in Indonesia, breast feeding rates fall well below global recommendations. One of the factors contributing to the low breast-feeding rates is the economic need for many mothers to work and workplaces not providing an adequate environment in which to do so. The aim of the research was to explore the meaning of breastfeeding self-efficacy from the working mothers’ perspective.Methods: The methodology is phenomenology; hence, it is qualitative in nature. The study was conducted in an outpatient’s department in a hospital in Surabaya, Indonesia. Participants: 8 working mothers working outside the home 40 hours a week, attend lactation class, Indonesian, children ages 7 months to 2 years, and baby born healthy.Results: There were six main themes identified in the women’s stories that related to self-efficacy and breastfeeding: 1) the source of breastfeeding self-efficacy, 2) the benefits of breastfeeding, 3) another woman's experience, 4) perception of workplace control,   5) estimated ability of self-confidence, and 6) decision of breastfeeding. The participants who decided to breastfeed for at least two years tended to think positively about breastfeeding.Conclusion: The women had realistic expectations of the commitment that breastfeeding entailed even though they were faced with many workplace obstacles.","author":[{"dropping-particle":"","family":"Wahyuni","given":"Sylvia Dwi","non-dropping-particle":"","parse-names":false,"suffix":""},{"dropping-particle":"","family":"Santoso","given":"Budi","non-dropping-particle":"","parse-names":false,"suffix":""},{"dropping-particle":"","family":"Triharini","given":"Mira","non-dropping-particle":"","parse-names":false,"suffix":""},{"dropping-particle":"","family":"Susan","given":"Novri","non-dropping-particle":"","parse-names":false,"suffix":""}],"container-title":"Jurnal Ners","id":"ITEM-1","issue":"1Sp","issued":{"date-parts":[["2020"]]},"page":"50-56","title":"Perceptions of Working Mothers Toward Breastfeeding Self-Efficacy","type":"article-journal","volume":"15"},"uris":["http://www.mendeley.com/documents/?uuid=cf67812c-7f92-4fd8-9744-bf61a01ab3ae","http://www.mendeley.com/documents/?uuid=316344f7-3c3c-4506-a758-b4910463a407"]}],"mendeley":{"formattedCitation":"(22)","plainTextFormattedCitation":"(22)","previouslyFormattedCitation":"(22)"},"properties":{"noteIndex":0},"schema":"https://github.com/citation-style-language/schema/raw/master/csl-citation.json"}</w:instrText>
            </w:r>
            <w:r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lang w:val="it-IT"/>
              </w:rPr>
              <w:t>(22)</w:t>
            </w:r>
            <w:r w:rsidRPr="008454AB">
              <w:rPr>
                <w:rFonts w:ascii="Times New Roman" w:hAnsi="Times New Roman" w:cs="Times New Roman"/>
                <w:sz w:val="24"/>
                <w:szCs w:val="24"/>
              </w:rPr>
              <w:fldChar w:fldCharType="end"/>
            </w:r>
          </w:p>
        </w:tc>
        <w:tc>
          <w:tcPr>
            <w:tcW w:w="1439" w:type="dxa"/>
          </w:tcPr>
          <w:p w14:paraId="71A8A62D"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6DFBFF83"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77862578"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7058678C"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0A8968EA"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548A80A5"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U</w:t>
            </w:r>
          </w:p>
        </w:tc>
        <w:tc>
          <w:tcPr>
            <w:tcW w:w="1439" w:type="dxa"/>
          </w:tcPr>
          <w:p w14:paraId="60761727"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c>
          <w:tcPr>
            <w:tcW w:w="1439" w:type="dxa"/>
          </w:tcPr>
          <w:p w14:paraId="2D630B83" w14:textId="77777777" w:rsidR="00A05E24" w:rsidRPr="008454AB" w:rsidRDefault="00603AB3" w:rsidP="00C90455">
            <w:pPr>
              <w:spacing w:line="276" w:lineRule="auto"/>
              <w:jc w:val="center"/>
              <w:rPr>
                <w:rFonts w:ascii="Times New Roman" w:hAnsi="Times New Roman" w:cs="Times New Roman"/>
                <w:sz w:val="24"/>
                <w:szCs w:val="24"/>
              </w:rPr>
            </w:pPr>
            <w:r w:rsidRPr="008454AB">
              <w:rPr>
                <w:rFonts w:ascii="Times New Roman" w:hAnsi="Times New Roman" w:cs="Times New Roman"/>
                <w:sz w:val="24"/>
                <w:szCs w:val="24"/>
              </w:rPr>
              <w:t>Y</w:t>
            </w:r>
          </w:p>
        </w:tc>
      </w:tr>
    </w:tbl>
    <w:p w14:paraId="3A31F7A2" w14:textId="77777777" w:rsidR="0025679E" w:rsidRPr="008454AB" w:rsidRDefault="00603AB3" w:rsidP="00C90455">
      <w:pPr>
        <w:spacing w:after="0" w:line="276" w:lineRule="auto"/>
        <w:rPr>
          <w:rFonts w:ascii="Times New Roman" w:hAnsi="Times New Roman" w:cs="Times New Roman"/>
          <w:sz w:val="24"/>
          <w:szCs w:val="24"/>
        </w:rPr>
      </w:pPr>
      <w:r w:rsidRPr="008454AB">
        <w:rPr>
          <w:rFonts w:ascii="Times New Roman" w:hAnsi="Times New Roman" w:cs="Times New Roman"/>
          <w:sz w:val="24"/>
          <w:szCs w:val="24"/>
        </w:rPr>
        <w:t>Notes: Y = yes, C= can't tell, N = No, N/A= not applicable, M= moderate overall quality, L = low overall quality</w:t>
      </w:r>
    </w:p>
    <w:p w14:paraId="29F5C896" w14:textId="77777777" w:rsidR="0025679E" w:rsidRPr="00C90455" w:rsidRDefault="00603AB3" w:rsidP="00C90455">
      <w:pPr>
        <w:spacing w:after="0" w:line="276" w:lineRule="auto"/>
        <w:rPr>
          <w:rFonts w:ascii="Times New Roman" w:hAnsi="Times New Roman" w:cs="Times New Roman"/>
          <w:sz w:val="20"/>
          <w:szCs w:val="20"/>
        </w:rPr>
      </w:pPr>
      <w:r w:rsidRPr="008454AB">
        <w:rPr>
          <w:rFonts w:ascii="Times New Roman" w:hAnsi="Times New Roman" w:cs="Times New Roman"/>
          <w:sz w:val="24"/>
          <w:szCs w:val="24"/>
        </w:rPr>
        <w:t>Further information for the question “What were the results of this study” has been presented in Table 2.</w:t>
      </w:r>
    </w:p>
    <w:p w14:paraId="551CE7F3" w14:textId="77777777" w:rsidR="0025679E" w:rsidRPr="00C90455" w:rsidRDefault="0025679E" w:rsidP="00C90455">
      <w:pPr>
        <w:spacing w:line="276" w:lineRule="auto"/>
        <w:rPr>
          <w:rFonts w:ascii="Times New Roman" w:hAnsi="Times New Roman" w:cs="Times New Roman"/>
          <w:sz w:val="20"/>
          <w:szCs w:val="20"/>
        </w:rPr>
      </w:pPr>
    </w:p>
    <w:p w14:paraId="50FB3DBA" w14:textId="77777777" w:rsidR="008454AB" w:rsidRDefault="008454AB">
      <w:pPr>
        <w:rPr>
          <w:rFonts w:ascii="Times New Roman" w:hAnsi="Times New Roman" w:cs="Times New Roman"/>
          <w:b/>
          <w:bCs/>
          <w:sz w:val="24"/>
          <w:szCs w:val="24"/>
        </w:rPr>
      </w:pPr>
      <w:r>
        <w:rPr>
          <w:rFonts w:ascii="Times New Roman" w:hAnsi="Times New Roman" w:cs="Times New Roman"/>
          <w:b/>
          <w:bCs/>
          <w:sz w:val="24"/>
          <w:szCs w:val="24"/>
        </w:rPr>
        <w:br w:type="page"/>
      </w:r>
    </w:p>
    <w:p w14:paraId="517BEA5A" w14:textId="77777777" w:rsidR="0025679E" w:rsidRPr="008454AB" w:rsidRDefault="00603AB3" w:rsidP="00C90455">
      <w:pPr>
        <w:spacing w:line="276" w:lineRule="auto"/>
        <w:jc w:val="center"/>
        <w:rPr>
          <w:rFonts w:ascii="Times New Roman" w:hAnsi="Times New Roman" w:cs="Times New Roman"/>
          <w:b/>
          <w:bCs/>
          <w:sz w:val="24"/>
          <w:szCs w:val="24"/>
        </w:rPr>
      </w:pPr>
      <w:r w:rsidRPr="008454AB">
        <w:rPr>
          <w:rFonts w:ascii="Times New Roman" w:hAnsi="Times New Roman" w:cs="Times New Roman"/>
          <w:b/>
          <w:bCs/>
          <w:sz w:val="24"/>
          <w:szCs w:val="24"/>
        </w:rPr>
        <w:lastRenderedPageBreak/>
        <w:t xml:space="preserve">Table 2. Characteristics of research </w:t>
      </w:r>
    </w:p>
    <w:tbl>
      <w:tblPr>
        <w:tblW w:w="14470"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621"/>
        <w:gridCol w:w="1177"/>
        <w:gridCol w:w="1800"/>
        <w:gridCol w:w="1080"/>
        <w:gridCol w:w="1440"/>
        <w:gridCol w:w="1440"/>
        <w:gridCol w:w="1800"/>
        <w:gridCol w:w="3312"/>
      </w:tblGrid>
      <w:tr w:rsidR="009D5B21" w:rsidRPr="00C90455" w14:paraId="18F7AD8F" w14:textId="77777777" w:rsidTr="00E13AEE">
        <w:tc>
          <w:tcPr>
            <w:tcW w:w="1800" w:type="dxa"/>
          </w:tcPr>
          <w:p w14:paraId="19DA5A1C"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Authors</w:t>
            </w:r>
          </w:p>
        </w:tc>
        <w:tc>
          <w:tcPr>
            <w:tcW w:w="621" w:type="dxa"/>
          </w:tcPr>
          <w:p w14:paraId="68BFAEB9"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Year</w:t>
            </w:r>
          </w:p>
        </w:tc>
        <w:tc>
          <w:tcPr>
            <w:tcW w:w="1177" w:type="dxa"/>
          </w:tcPr>
          <w:p w14:paraId="1C9EE526"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Country</w:t>
            </w:r>
          </w:p>
        </w:tc>
        <w:tc>
          <w:tcPr>
            <w:tcW w:w="1800" w:type="dxa"/>
          </w:tcPr>
          <w:p w14:paraId="16C99289"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 xml:space="preserve">Aim </w:t>
            </w:r>
          </w:p>
        </w:tc>
        <w:tc>
          <w:tcPr>
            <w:tcW w:w="1080" w:type="dxa"/>
          </w:tcPr>
          <w:p w14:paraId="4E07604B"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Study type</w:t>
            </w:r>
          </w:p>
        </w:tc>
        <w:tc>
          <w:tcPr>
            <w:tcW w:w="1440" w:type="dxa"/>
          </w:tcPr>
          <w:p w14:paraId="0C0604E0"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Data collection method</w:t>
            </w:r>
          </w:p>
        </w:tc>
        <w:tc>
          <w:tcPr>
            <w:tcW w:w="1440" w:type="dxa"/>
          </w:tcPr>
          <w:p w14:paraId="5DF5C0DE"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Type of workplace</w:t>
            </w:r>
          </w:p>
        </w:tc>
        <w:tc>
          <w:tcPr>
            <w:tcW w:w="1800" w:type="dxa"/>
          </w:tcPr>
          <w:p w14:paraId="37F4E708"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 xml:space="preserve">Respondent  </w:t>
            </w:r>
          </w:p>
        </w:tc>
        <w:tc>
          <w:tcPr>
            <w:tcW w:w="3312" w:type="dxa"/>
          </w:tcPr>
          <w:p w14:paraId="494FE457"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Findings</w:t>
            </w:r>
          </w:p>
        </w:tc>
      </w:tr>
      <w:tr w:rsidR="009D5B21" w:rsidRPr="00C90455" w14:paraId="3BA486C8" w14:textId="77777777" w:rsidTr="00E13AEE">
        <w:tc>
          <w:tcPr>
            <w:tcW w:w="1800" w:type="dxa"/>
          </w:tcPr>
          <w:p w14:paraId="70C9F327" w14:textId="77777777" w:rsidR="00E94FC5" w:rsidRPr="008454AB" w:rsidRDefault="00603AB3" w:rsidP="00C90455">
            <w:pPr>
              <w:spacing w:line="276" w:lineRule="auto"/>
              <w:rPr>
                <w:rFonts w:ascii="Times New Roman" w:hAnsi="Times New Roman" w:cs="Times New Roman"/>
                <w:sz w:val="24"/>
                <w:szCs w:val="24"/>
                <w:lang w:val="de-DE"/>
              </w:rPr>
            </w:pPr>
            <w:r w:rsidRPr="008454AB">
              <w:rPr>
                <w:rFonts w:ascii="Times New Roman" w:hAnsi="Times New Roman" w:cs="Times New Roman"/>
                <w:color w:val="333333"/>
                <w:sz w:val="24"/>
                <w:szCs w:val="24"/>
                <w:shd w:val="clear" w:color="auto" w:fill="FFFFFF"/>
                <w:lang w:val="de-DE"/>
              </w:rPr>
              <w:t>Hentges et al</w:t>
            </w:r>
            <w:r w:rsidR="00185CAA" w:rsidRPr="008454AB">
              <w:rPr>
                <w:rFonts w:ascii="Times New Roman" w:hAnsi="Times New Roman" w:cs="Times New Roman"/>
                <w:color w:val="333333"/>
                <w:sz w:val="24"/>
                <w:szCs w:val="24"/>
                <w:shd w:val="clear" w:color="auto" w:fill="FFFFFF"/>
                <w:lang w:val="de-DE"/>
              </w:rPr>
              <w:t xml:space="preserve"> </w:t>
            </w:r>
            <w:r w:rsidR="00185CAA" w:rsidRPr="008454AB">
              <w:rPr>
                <w:rFonts w:ascii="Times New Roman" w:hAnsi="Times New Roman" w:cs="Times New Roman"/>
                <w:color w:val="333333"/>
                <w:sz w:val="24"/>
                <w:szCs w:val="24"/>
                <w:shd w:val="clear" w:color="auto" w:fill="FFFFFF"/>
              </w:rPr>
              <w:fldChar w:fldCharType="begin" w:fldLock="1"/>
            </w:r>
            <w:r w:rsidR="00C90455" w:rsidRPr="008454AB">
              <w:rPr>
                <w:rFonts w:ascii="Times New Roman" w:hAnsi="Times New Roman" w:cs="Times New Roman"/>
                <w:color w:val="333333"/>
                <w:sz w:val="24"/>
                <w:szCs w:val="24"/>
                <w:shd w:val="clear" w:color="auto" w:fill="FFFFFF"/>
                <w:lang w:val="de-DE"/>
              </w:rPr>
              <w:instrText>ADDIN CSL_CITATION {"citationItems":[{"id":"ITEM-1","itemData":{"DOI":"10.1186/s13006-021-00433-w","ISSN":"1746-4358","abstract":"Dutch breastfeeding rates are below World Health Organization’s recommendations and targets despite the benefits for individuals and society. Increasing the rates is complex due to multiple breastfeeding determinants, of which maternal education and employment are dominant. This study aimed to identify the perceptions and experiences of mothers employed at Dutch universities regarding barriers and enablers to workplace breastfeeding and pumping.","author":[{"dropping-particle":"","family":"Hentges","given":"Maike","non-dropping-particle":"","parse-names":false,"suffix":""},{"dropping-particle":"","family":"Pilot","given":"Eva","non-dropping-particle":"","parse-names":false,"suffix":""}],"container-title":"International Breastfeeding Journal","id":"ITEM-1","issue":"1","issued":{"date-parts":[["2021"]]},"page":"87","title":"Making it “work”: mothers’ perceptions of workplace breastfeeding and pumping at Dutch universities","type":"article-journal","volume":"16"},"uris":["http://www.mendeley.com/documents/?uuid=1a779a9d-0df6-48e1-8eb1-a170bb02d24e","http://www.mendeley.com/documents/?uuid=46f52393-756f-4f0d-b164-72d8685c1273"]}],"mendeley":{"formattedCitation":"(16)","plainTextFormattedCitation":"(16)","previouslyFormattedCitation":"(16)"},"properties":{"noteIndex":0},"schema":"https://github.com/citation-style-language/schema/raw/master/csl-citation.json"}</w:instrText>
            </w:r>
            <w:r w:rsidR="00185CAA" w:rsidRPr="008454AB">
              <w:rPr>
                <w:rFonts w:ascii="Times New Roman" w:hAnsi="Times New Roman" w:cs="Times New Roman"/>
                <w:color w:val="333333"/>
                <w:sz w:val="24"/>
                <w:szCs w:val="24"/>
                <w:shd w:val="clear" w:color="auto" w:fill="FFFFFF"/>
              </w:rPr>
              <w:fldChar w:fldCharType="separate"/>
            </w:r>
            <w:r w:rsidR="00C90455" w:rsidRPr="008454AB">
              <w:rPr>
                <w:rFonts w:ascii="Times New Roman" w:hAnsi="Times New Roman" w:cs="Times New Roman"/>
                <w:noProof/>
                <w:color w:val="333333"/>
                <w:sz w:val="24"/>
                <w:szCs w:val="24"/>
                <w:shd w:val="clear" w:color="auto" w:fill="FFFFFF"/>
                <w:lang w:val="de-DE"/>
              </w:rPr>
              <w:t>(16)</w:t>
            </w:r>
            <w:r w:rsidR="00185CAA" w:rsidRPr="008454AB">
              <w:rPr>
                <w:rFonts w:ascii="Times New Roman" w:hAnsi="Times New Roman" w:cs="Times New Roman"/>
                <w:color w:val="333333"/>
                <w:sz w:val="24"/>
                <w:szCs w:val="24"/>
                <w:shd w:val="clear" w:color="auto" w:fill="FFFFFF"/>
              </w:rPr>
              <w:fldChar w:fldCharType="end"/>
            </w:r>
          </w:p>
        </w:tc>
        <w:tc>
          <w:tcPr>
            <w:tcW w:w="621" w:type="dxa"/>
          </w:tcPr>
          <w:p w14:paraId="0E8225D1"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2021</w:t>
            </w:r>
          </w:p>
        </w:tc>
        <w:tc>
          <w:tcPr>
            <w:tcW w:w="1177" w:type="dxa"/>
          </w:tcPr>
          <w:p w14:paraId="31F18623" w14:textId="77777777" w:rsidR="00E94FC5" w:rsidRPr="008454AB" w:rsidRDefault="00603AB3" w:rsidP="00C90455">
            <w:pPr>
              <w:spacing w:line="276" w:lineRule="auto"/>
              <w:jc w:val="both"/>
              <w:rPr>
                <w:rFonts w:ascii="Times New Roman" w:hAnsi="Times New Roman" w:cs="Times New Roman"/>
                <w:sz w:val="24"/>
                <w:szCs w:val="24"/>
              </w:rPr>
            </w:pPr>
            <w:r w:rsidRPr="008454AB">
              <w:rPr>
                <w:rFonts w:ascii="Times New Roman" w:hAnsi="Times New Roman" w:cs="Times New Roman"/>
                <w:sz w:val="24"/>
                <w:szCs w:val="24"/>
              </w:rPr>
              <w:t>Dutch</w:t>
            </w:r>
          </w:p>
        </w:tc>
        <w:tc>
          <w:tcPr>
            <w:tcW w:w="1800" w:type="dxa"/>
          </w:tcPr>
          <w:p w14:paraId="19B3C3EF" w14:textId="77777777" w:rsidR="00E94FC5" w:rsidRPr="008454AB" w:rsidRDefault="00603AB3" w:rsidP="00C90455">
            <w:pPr>
              <w:spacing w:line="276" w:lineRule="auto"/>
              <w:rPr>
                <w:rFonts w:ascii="Times New Roman" w:hAnsi="Times New Roman" w:cs="Times New Roman"/>
                <w:sz w:val="24"/>
                <w:szCs w:val="24"/>
                <w:shd w:val="clear" w:color="auto" w:fill="FFFFFF"/>
              </w:rPr>
            </w:pPr>
            <w:r w:rsidRPr="008454AB">
              <w:rPr>
                <w:rFonts w:ascii="Times New Roman" w:hAnsi="Times New Roman" w:cs="Times New Roman"/>
                <w:sz w:val="24"/>
                <w:szCs w:val="24"/>
                <w:shd w:val="clear" w:color="auto" w:fill="FFFFFF"/>
              </w:rPr>
              <w:t>Identify the perceptions and experiences of mothers employed at Dutch universities regarding barriers and enablers to workplace breastfeeding and pumping</w:t>
            </w:r>
          </w:p>
        </w:tc>
        <w:tc>
          <w:tcPr>
            <w:tcW w:w="1080" w:type="dxa"/>
          </w:tcPr>
          <w:p w14:paraId="20706BC9"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Qualitative study</w:t>
            </w:r>
          </w:p>
        </w:tc>
        <w:tc>
          <w:tcPr>
            <w:tcW w:w="1440" w:type="dxa"/>
          </w:tcPr>
          <w:p w14:paraId="13E3CE32"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sz w:val="24"/>
                <w:szCs w:val="24"/>
                <w:shd w:val="clear" w:color="auto" w:fill="FFFFFF"/>
              </w:rPr>
            </w:pPr>
            <w:r w:rsidRPr="008454AB">
              <w:rPr>
                <w:rFonts w:ascii="Times New Roman" w:hAnsi="Times New Roman" w:cs="Times New Roman"/>
                <w:sz w:val="24"/>
                <w:szCs w:val="24"/>
                <w:shd w:val="clear" w:color="auto" w:fill="FFFFFF"/>
              </w:rPr>
              <w:t>Interview</w:t>
            </w:r>
          </w:p>
        </w:tc>
        <w:tc>
          <w:tcPr>
            <w:tcW w:w="1440" w:type="dxa"/>
          </w:tcPr>
          <w:p w14:paraId="256A1547"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sz w:val="24"/>
                <w:szCs w:val="24"/>
                <w:shd w:val="clear" w:color="auto" w:fill="FFFFFF"/>
              </w:rPr>
            </w:pPr>
            <w:r w:rsidRPr="008454AB">
              <w:rPr>
                <w:rFonts w:ascii="Times New Roman" w:hAnsi="Times New Roman" w:cs="Times New Roman"/>
                <w:sz w:val="24"/>
                <w:szCs w:val="24"/>
                <w:shd w:val="clear" w:color="auto" w:fill="FFFFFF"/>
              </w:rPr>
              <w:t>University</w:t>
            </w:r>
          </w:p>
        </w:tc>
        <w:tc>
          <w:tcPr>
            <w:tcW w:w="1800" w:type="dxa"/>
          </w:tcPr>
          <w:p w14:paraId="71BF18B6"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sz w:val="24"/>
                <w:szCs w:val="24"/>
                <w:shd w:val="clear" w:color="auto" w:fill="FFFFFF"/>
              </w:rPr>
            </w:pPr>
            <w:r w:rsidRPr="008454AB">
              <w:rPr>
                <w:rFonts w:ascii="Times New Roman" w:hAnsi="Times New Roman" w:cs="Times New Roman"/>
                <w:sz w:val="24"/>
                <w:szCs w:val="24"/>
                <w:shd w:val="clear" w:color="auto" w:fill="FFFFFF"/>
              </w:rPr>
              <w:t>T</w:t>
            </w:r>
            <w:r w:rsidR="00171231" w:rsidRPr="008454AB">
              <w:rPr>
                <w:rFonts w:ascii="Times New Roman" w:hAnsi="Times New Roman" w:cs="Times New Roman"/>
                <w:sz w:val="24"/>
                <w:szCs w:val="24"/>
                <w:shd w:val="clear" w:color="auto" w:fill="FFFFFF"/>
              </w:rPr>
              <w:t>hree experts and ten academic employees</w:t>
            </w:r>
          </w:p>
        </w:tc>
        <w:tc>
          <w:tcPr>
            <w:tcW w:w="3312" w:type="dxa"/>
          </w:tcPr>
          <w:p w14:paraId="4B23E8BD" w14:textId="77777777" w:rsidR="00E94FC5" w:rsidRPr="008454AB" w:rsidRDefault="00603AB3" w:rsidP="00C90455">
            <w:pPr>
              <w:spacing w:line="276" w:lineRule="auto"/>
              <w:rPr>
                <w:rFonts w:ascii="Times New Roman" w:hAnsi="Times New Roman" w:cs="Times New Roman"/>
                <w:sz w:val="24"/>
                <w:szCs w:val="24"/>
                <w:shd w:val="clear" w:color="auto" w:fill="FFFFFF"/>
              </w:rPr>
            </w:pPr>
            <w:r w:rsidRPr="008454AB">
              <w:rPr>
                <w:rFonts w:ascii="Times New Roman" w:hAnsi="Times New Roman" w:cs="Times New Roman"/>
                <w:sz w:val="24"/>
                <w:szCs w:val="24"/>
                <w:shd w:val="clear" w:color="auto" w:fill="FFFFFF"/>
              </w:rPr>
              <w:t>I</w:t>
            </w:r>
            <w:r w:rsidR="00171231" w:rsidRPr="008454AB">
              <w:rPr>
                <w:rFonts w:ascii="Times New Roman" w:hAnsi="Times New Roman" w:cs="Times New Roman"/>
                <w:sz w:val="24"/>
                <w:szCs w:val="24"/>
                <w:shd w:val="clear" w:color="auto" w:fill="FFFFFF"/>
              </w:rPr>
              <w:t xml:space="preserve">nappropriate and inaccessible lactation rooms, a lack of communication and information provision, other people's lack of awareness, inflexible working hours and unadjusted workloads, especially for teaching positions. </w:t>
            </w:r>
            <w:r w:rsidR="00003423" w:rsidRPr="008454AB">
              <w:rPr>
                <w:rFonts w:ascii="Times New Roman" w:hAnsi="Times New Roman" w:cs="Times New Roman"/>
                <w:sz w:val="24"/>
                <w:szCs w:val="24"/>
                <w:shd w:val="clear" w:color="auto" w:fill="FFFFFF"/>
              </w:rPr>
              <w:t>All participants found the duration of Dutch maternity leave too short.</w:t>
            </w:r>
          </w:p>
        </w:tc>
      </w:tr>
      <w:tr w:rsidR="009D5B21" w:rsidRPr="00C90455" w14:paraId="769D68FB" w14:textId="77777777" w:rsidTr="00E13AEE">
        <w:tc>
          <w:tcPr>
            <w:tcW w:w="1800" w:type="dxa"/>
          </w:tcPr>
          <w:p w14:paraId="31D3849E" w14:textId="77777777" w:rsidR="00E94FC5" w:rsidRPr="008454AB" w:rsidRDefault="00603AB3" w:rsidP="00C90455">
            <w:pPr>
              <w:spacing w:line="276" w:lineRule="auto"/>
              <w:rPr>
                <w:rFonts w:ascii="Times New Roman" w:hAnsi="Times New Roman" w:cs="Times New Roman"/>
                <w:sz w:val="24"/>
                <w:szCs w:val="24"/>
                <w:shd w:val="clear" w:color="auto" w:fill="FFFFFF"/>
              </w:rPr>
            </w:pPr>
            <w:r w:rsidRPr="008454AB">
              <w:rPr>
                <w:rFonts w:ascii="Times New Roman" w:hAnsi="Times New Roman" w:cs="Times New Roman"/>
                <w:sz w:val="24"/>
                <w:szCs w:val="24"/>
                <w:shd w:val="clear" w:color="auto" w:fill="FFFFFF"/>
                <w:lang w:val="it-IT"/>
              </w:rPr>
              <w:t>Águeda Cervera-Gasch et al</w:t>
            </w:r>
            <w:r w:rsidR="00185CAA" w:rsidRPr="008454AB">
              <w:rPr>
                <w:rFonts w:ascii="Times New Roman" w:hAnsi="Times New Roman" w:cs="Times New Roman"/>
                <w:sz w:val="24"/>
                <w:szCs w:val="24"/>
                <w:shd w:val="clear" w:color="auto" w:fill="FFFFFF"/>
                <w:lang w:val="it-IT"/>
              </w:rPr>
              <w:t xml:space="preserve"> </w:t>
            </w:r>
            <w:r w:rsidR="00185CAA" w:rsidRPr="008454AB">
              <w:rPr>
                <w:rFonts w:ascii="Times New Roman" w:hAnsi="Times New Roman" w:cs="Times New Roman"/>
                <w:sz w:val="24"/>
                <w:szCs w:val="24"/>
                <w:shd w:val="clear" w:color="auto" w:fill="FFFFFF"/>
              </w:rPr>
              <w:fldChar w:fldCharType="begin" w:fldLock="1"/>
            </w:r>
            <w:r w:rsidR="00C90455" w:rsidRPr="008454AB">
              <w:rPr>
                <w:rFonts w:ascii="Times New Roman" w:hAnsi="Times New Roman" w:cs="Times New Roman"/>
                <w:sz w:val="24"/>
                <w:szCs w:val="24"/>
                <w:shd w:val="clear" w:color="auto" w:fill="FFFFFF"/>
                <w:lang w:val="it-IT"/>
              </w:rPr>
              <w:instrText>ADDIN CSL_CITATION {"citationItems":[{"id":"ITEM-1","itemData":{"DOI":"10.3390/ijerph17176402","ISSN":"16604601","PMID":"32887489","abstract":"Background: Despite scientific recommendations for exclusive breastfeeding until 6 months of age and complementary breastfeeding to 2 years of age, breastfeeding abandonment rates increase with time, and one of the main reasons is that women go back to work. Aim: To analyze the perception of support of breastfeeding workers to continue breastfeeding at two Spanish universities, and associated factors. Methods: A multicenter retrospective cross-sectional comparative study conducted in a population of 777 female workers at the Universidad de Sevilla (US) and the Universitat Jaume I (UJI) in Spain using an online questionnaire. Results: The response rate was 38.74% (n = 301). Of all the participants, 57.8% continued breastfeeding after returning to work. The factors associated with continuing breastfeeding for longer were the university having a breastfeeding support policy and special accommodation (p &lt; 0.001); participating in breastfeeding support groups (p &lt; 0.001); intending to continue breastfeeding after returning to work (p &lt; 0.001); knowing the occupational legislation in force (p = 0.009); having a female supervisor (p = 0.04). Conclusion: Breastfeeding support initiatives and having special accommodation to pump and preserve breast milk after returning to work are associated with a longer duration of female workers’ breastfeeding.","author":[{"dropping-particle":"","family":"Cervera-Gasch","given":"Águeda","non-dropping-particle":"","parse-names":false,"suffix":""},{"dropping</w:instrText>
            </w:r>
            <w:r w:rsidR="00C90455" w:rsidRPr="00195B56">
              <w:rPr>
                <w:rFonts w:ascii="Times New Roman" w:hAnsi="Times New Roman" w:cs="Times New Roman"/>
                <w:sz w:val="24"/>
                <w:szCs w:val="24"/>
                <w:shd w:val="clear" w:color="auto" w:fill="FFFFFF"/>
                <w:lang w:val="en-ID"/>
              </w:rPr>
              <w:instrText>-particle":"","family":"Mena-Tudela","given":"Desirée","non-dropping-particle":"","parse-names":false,"suffix":""},{"dropping-particle":"","family":"Leon-Larios","given":"Fatima","non-dropping-particle":"","parse-names":false,"suffix":""},{"dropping-particle":"","family":"Felip-Galvan","given":"Neus","non-dropping-particle":"","parse-names":false,"suffix":""},{"dropping-particle":"","family":"Rochdi-Lahniche","given":"Soukaina","non-dropping-particle":"","parse-names":false,"suffix":""},{"dropping-particle":"","family":"Andreu-Pejó","given":"Laura","non-dropping-particle":"","parse-names":false,"suffix":""},{"dropping-particle":"","family":"González-Chordá","given":"Víctor Manuel","non-dropping-particle":"","parse-names":false,"suffix":""}],"container-title":"International Journal of Environmental Research and Public Health","id":"ITEM-1","issue":"17","issued":{"date-parts":[["2020"]]},"page":"1-14","title":"Female employees’ perception of breastfeeding support in the workplace, public universities in Spain: A multicentric comparative study","type":"article-journal","volume":"17"},"uris":["http://www.mendeley.com/documents/?uuid=1d20d96f-7b0b-4d2f-9a3d-4b502417ae19","http://www.mendeley.com/documents/?uuid=e283e2c1-1fb5-4d0f-bb4d-3937b594f648"]}],"mendeley":{"formattedCitation":"(14)","plainTextFormattedCitation":"(14)","previouslyFormattedCitation":"(14)"},"properties":{"noteIndex":0},"schema":"https://github.com/citation-style-language/schema/raw/master/csl-citation.json"}</w:instrText>
            </w:r>
            <w:r w:rsidR="00185CAA" w:rsidRPr="008454AB">
              <w:rPr>
                <w:rFonts w:ascii="Times New Roman" w:hAnsi="Times New Roman" w:cs="Times New Roman"/>
                <w:sz w:val="24"/>
                <w:szCs w:val="24"/>
                <w:shd w:val="clear" w:color="auto" w:fill="FFFFFF"/>
              </w:rPr>
              <w:fldChar w:fldCharType="separate"/>
            </w:r>
            <w:r w:rsidR="00C90455" w:rsidRPr="008454AB">
              <w:rPr>
                <w:rFonts w:ascii="Times New Roman" w:hAnsi="Times New Roman" w:cs="Times New Roman"/>
                <w:noProof/>
                <w:sz w:val="24"/>
                <w:szCs w:val="24"/>
                <w:shd w:val="clear" w:color="auto" w:fill="FFFFFF"/>
              </w:rPr>
              <w:t>(14)</w:t>
            </w:r>
            <w:r w:rsidR="00185CAA" w:rsidRPr="008454AB">
              <w:rPr>
                <w:rFonts w:ascii="Times New Roman" w:hAnsi="Times New Roman" w:cs="Times New Roman"/>
                <w:sz w:val="24"/>
                <w:szCs w:val="24"/>
                <w:shd w:val="clear" w:color="auto" w:fill="FFFFFF"/>
              </w:rPr>
              <w:fldChar w:fldCharType="end"/>
            </w:r>
          </w:p>
        </w:tc>
        <w:tc>
          <w:tcPr>
            <w:tcW w:w="621" w:type="dxa"/>
          </w:tcPr>
          <w:p w14:paraId="1A9372B3"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2020</w:t>
            </w:r>
          </w:p>
        </w:tc>
        <w:tc>
          <w:tcPr>
            <w:tcW w:w="1177" w:type="dxa"/>
          </w:tcPr>
          <w:p w14:paraId="25A3F394" w14:textId="77777777" w:rsidR="00E94FC5" w:rsidRPr="008454AB" w:rsidRDefault="00603AB3" w:rsidP="00C90455">
            <w:pPr>
              <w:spacing w:line="276" w:lineRule="auto"/>
              <w:jc w:val="both"/>
              <w:rPr>
                <w:rFonts w:ascii="Times New Roman" w:hAnsi="Times New Roman" w:cs="Times New Roman"/>
                <w:sz w:val="24"/>
                <w:szCs w:val="24"/>
              </w:rPr>
            </w:pPr>
            <w:r w:rsidRPr="008454AB">
              <w:rPr>
                <w:rFonts w:ascii="Times New Roman" w:hAnsi="Times New Roman" w:cs="Times New Roman"/>
                <w:sz w:val="24"/>
                <w:szCs w:val="24"/>
              </w:rPr>
              <w:t>Spain</w:t>
            </w:r>
          </w:p>
        </w:tc>
        <w:tc>
          <w:tcPr>
            <w:tcW w:w="1800" w:type="dxa"/>
          </w:tcPr>
          <w:p w14:paraId="1DC4313C"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 xml:space="preserve">analyze the perception of support of breastfeeding workers to continue breastfeeding at two Spanish universities, and </w:t>
            </w:r>
            <w:r w:rsidRPr="008454AB">
              <w:rPr>
                <w:rFonts w:ascii="Times New Roman" w:hAnsi="Times New Roman" w:cs="Times New Roman"/>
                <w:color w:val="212121"/>
                <w:sz w:val="24"/>
                <w:szCs w:val="24"/>
                <w:shd w:val="clear" w:color="auto" w:fill="FFFFFF"/>
              </w:rPr>
              <w:lastRenderedPageBreak/>
              <w:t>the associated factors</w:t>
            </w:r>
          </w:p>
        </w:tc>
        <w:tc>
          <w:tcPr>
            <w:tcW w:w="1080" w:type="dxa"/>
          </w:tcPr>
          <w:p w14:paraId="0AA194AE"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lastRenderedPageBreak/>
              <w:t>A multicenter retrospective cross-sectional comparative study</w:t>
            </w:r>
          </w:p>
        </w:tc>
        <w:tc>
          <w:tcPr>
            <w:tcW w:w="1440" w:type="dxa"/>
          </w:tcPr>
          <w:p w14:paraId="73D18E6E"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rPr>
            </w:pPr>
            <w:r w:rsidRPr="008454AB">
              <w:rPr>
                <w:rFonts w:ascii="Times New Roman" w:hAnsi="Times New Roman" w:cs="Times New Roman"/>
                <w:color w:val="212121"/>
                <w:sz w:val="24"/>
                <w:szCs w:val="24"/>
              </w:rPr>
              <w:t>Questionnaire</w:t>
            </w:r>
          </w:p>
        </w:tc>
        <w:tc>
          <w:tcPr>
            <w:tcW w:w="1440" w:type="dxa"/>
          </w:tcPr>
          <w:p w14:paraId="49520D25"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rPr>
            </w:pPr>
            <w:r w:rsidRPr="008454AB">
              <w:rPr>
                <w:rFonts w:ascii="Times New Roman" w:hAnsi="Times New Roman" w:cs="Times New Roman"/>
                <w:color w:val="212121"/>
                <w:sz w:val="24"/>
                <w:szCs w:val="24"/>
              </w:rPr>
              <w:t>University</w:t>
            </w:r>
          </w:p>
        </w:tc>
        <w:tc>
          <w:tcPr>
            <w:tcW w:w="1800" w:type="dxa"/>
          </w:tcPr>
          <w:p w14:paraId="6BCF0F98"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rPr>
            </w:pPr>
            <w:r w:rsidRPr="008454AB">
              <w:rPr>
                <w:rFonts w:ascii="Times New Roman" w:hAnsi="Times New Roman" w:cs="Times New Roman"/>
                <w:color w:val="212121"/>
                <w:sz w:val="24"/>
                <w:szCs w:val="24"/>
              </w:rPr>
              <w:t>77</w:t>
            </w:r>
            <w:r w:rsidR="006A1ADF" w:rsidRPr="008454AB">
              <w:rPr>
                <w:rFonts w:ascii="Times New Roman" w:hAnsi="Times New Roman" w:cs="Times New Roman"/>
                <w:color w:val="212121"/>
                <w:sz w:val="24"/>
                <w:szCs w:val="24"/>
              </w:rPr>
              <w:t>7</w:t>
            </w:r>
            <w:r w:rsidRPr="008454AB">
              <w:rPr>
                <w:rFonts w:ascii="Times New Roman" w:hAnsi="Times New Roman" w:cs="Times New Roman"/>
                <w:color w:val="212121"/>
                <w:sz w:val="24"/>
                <w:szCs w:val="24"/>
              </w:rPr>
              <w:t xml:space="preserve"> female workers at the Universidad de Sevilla (US) and the </w:t>
            </w:r>
            <w:proofErr w:type="spellStart"/>
            <w:r w:rsidRPr="008454AB">
              <w:rPr>
                <w:rFonts w:ascii="Times New Roman" w:hAnsi="Times New Roman" w:cs="Times New Roman"/>
                <w:color w:val="212121"/>
                <w:sz w:val="24"/>
                <w:szCs w:val="24"/>
              </w:rPr>
              <w:t>Universitat</w:t>
            </w:r>
            <w:proofErr w:type="spellEnd"/>
            <w:r w:rsidRPr="008454AB">
              <w:rPr>
                <w:rFonts w:ascii="Times New Roman" w:hAnsi="Times New Roman" w:cs="Times New Roman"/>
                <w:color w:val="212121"/>
                <w:sz w:val="24"/>
                <w:szCs w:val="24"/>
              </w:rPr>
              <w:t xml:space="preserve"> Jaume I (UJI)</w:t>
            </w:r>
          </w:p>
        </w:tc>
        <w:tc>
          <w:tcPr>
            <w:tcW w:w="3312" w:type="dxa"/>
          </w:tcPr>
          <w:p w14:paraId="01961B2E"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 xml:space="preserve">The factors associated with continuing breastfeeding for longer were the university having a breastfeeding support policy and special </w:t>
            </w:r>
            <w:proofErr w:type="gramStart"/>
            <w:r w:rsidRPr="008454AB">
              <w:rPr>
                <w:rFonts w:ascii="Times New Roman" w:hAnsi="Times New Roman" w:cs="Times New Roman"/>
                <w:color w:val="212121"/>
                <w:sz w:val="24"/>
                <w:szCs w:val="24"/>
                <w:shd w:val="clear" w:color="auto" w:fill="FFFFFF"/>
              </w:rPr>
              <w:t>accommodation</w:t>
            </w:r>
            <w:r w:rsidR="00B6690B"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 xml:space="preserve"> participating</w:t>
            </w:r>
            <w:proofErr w:type="gramEnd"/>
            <w:r w:rsidRPr="008454AB">
              <w:rPr>
                <w:rFonts w:ascii="Times New Roman" w:hAnsi="Times New Roman" w:cs="Times New Roman"/>
                <w:color w:val="212121"/>
                <w:sz w:val="24"/>
                <w:szCs w:val="24"/>
                <w:shd w:val="clear" w:color="auto" w:fill="FFFFFF"/>
              </w:rPr>
              <w:t xml:space="preserve"> in breastfeeding support groups</w:t>
            </w:r>
            <w:r w:rsidR="00B6690B"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intending to continue breastfeeding after returning to work</w:t>
            </w:r>
            <w:r w:rsidR="00B6690B"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 xml:space="preserve">knowing the occupational </w:t>
            </w:r>
            <w:r w:rsidRPr="008454AB">
              <w:rPr>
                <w:rFonts w:ascii="Times New Roman" w:hAnsi="Times New Roman" w:cs="Times New Roman"/>
                <w:color w:val="212121"/>
                <w:sz w:val="24"/>
                <w:szCs w:val="24"/>
                <w:shd w:val="clear" w:color="auto" w:fill="FFFFFF"/>
              </w:rPr>
              <w:lastRenderedPageBreak/>
              <w:t>legislation in force</w:t>
            </w:r>
            <w:r w:rsidR="00B6690B"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and having a female supervisor</w:t>
            </w:r>
            <w:r w:rsidR="00B6690B" w:rsidRPr="008454AB">
              <w:rPr>
                <w:rFonts w:ascii="Times New Roman" w:hAnsi="Times New Roman" w:cs="Times New Roman"/>
                <w:color w:val="212121"/>
                <w:sz w:val="24"/>
                <w:szCs w:val="24"/>
                <w:shd w:val="clear" w:color="auto" w:fill="FFFFFF"/>
              </w:rPr>
              <w:t xml:space="preserve">. </w:t>
            </w:r>
          </w:p>
        </w:tc>
      </w:tr>
      <w:tr w:rsidR="009D5B21" w:rsidRPr="00C90455" w14:paraId="4B8142D8" w14:textId="77777777" w:rsidTr="00E13AEE">
        <w:tc>
          <w:tcPr>
            <w:tcW w:w="1800" w:type="dxa"/>
          </w:tcPr>
          <w:p w14:paraId="0FD16B03" w14:textId="77777777" w:rsidR="00E94FC5" w:rsidRPr="008454AB" w:rsidRDefault="00603AB3" w:rsidP="00C90455">
            <w:pPr>
              <w:spacing w:line="276" w:lineRule="auto"/>
              <w:rPr>
                <w:rFonts w:ascii="Times New Roman" w:hAnsi="Times New Roman" w:cs="Times New Roman"/>
                <w:sz w:val="24"/>
                <w:szCs w:val="24"/>
                <w:shd w:val="clear" w:color="auto" w:fill="FFFFFF"/>
              </w:rPr>
            </w:pPr>
            <w:r w:rsidRPr="00195B56">
              <w:rPr>
                <w:rFonts w:ascii="Times New Roman" w:hAnsi="Times New Roman" w:cs="Times New Roman"/>
                <w:sz w:val="24"/>
                <w:szCs w:val="24"/>
                <w:shd w:val="clear" w:color="auto" w:fill="FFFFFF"/>
                <w:lang w:val="en-ID"/>
              </w:rPr>
              <w:t>Batool Ali Al-</w:t>
            </w:r>
            <w:proofErr w:type="spellStart"/>
            <w:r w:rsidRPr="00195B56">
              <w:rPr>
                <w:rFonts w:ascii="Times New Roman" w:hAnsi="Times New Roman" w:cs="Times New Roman"/>
                <w:sz w:val="24"/>
                <w:szCs w:val="24"/>
                <w:shd w:val="clear" w:color="auto" w:fill="FFFFFF"/>
                <w:lang w:val="en-ID"/>
              </w:rPr>
              <w:t>Katufi</w:t>
            </w:r>
            <w:proofErr w:type="spellEnd"/>
            <w:r w:rsidRPr="00195B56">
              <w:rPr>
                <w:rFonts w:ascii="Times New Roman" w:hAnsi="Times New Roman" w:cs="Times New Roman"/>
                <w:sz w:val="24"/>
                <w:szCs w:val="24"/>
                <w:shd w:val="clear" w:color="auto" w:fill="FFFFFF"/>
                <w:lang w:val="en-ID"/>
              </w:rPr>
              <w:t xml:space="preserve"> et al</w:t>
            </w:r>
            <w:r w:rsidR="00185CAA" w:rsidRPr="00195B56">
              <w:rPr>
                <w:rFonts w:ascii="Times New Roman" w:hAnsi="Times New Roman" w:cs="Times New Roman"/>
                <w:sz w:val="24"/>
                <w:szCs w:val="24"/>
                <w:shd w:val="clear" w:color="auto" w:fill="FFFFFF"/>
                <w:lang w:val="en-ID"/>
              </w:rPr>
              <w:t xml:space="preserve"> </w:t>
            </w:r>
            <w:r w:rsidR="00185CAA" w:rsidRPr="008454AB">
              <w:rPr>
                <w:rFonts w:ascii="Times New Roman" w:hAnsi="Times New Roman" w:cs="Times New Roman"/>
                <w:sz w:val="24"/>
                <w:szCs w:val="24"/>
                <w:shd w:val="clear" w:color="auto" w:fill="FFFFFF"/>
              </w:rPr>
              <w:fldChar w:fldCharType="begin" w:fldLock="1"/>
            </w:r>
            <w:r w:rsidR="00C90455" w:rsidRPr="00195B56">
              <w:rPr>
                <w:rFonts w:ascii="Times New Roman" w:hAnsi="Times New Roman" w:cs="Times New Roman"/>
                <w:sz w:val="24"/>
                <w:szCs w:val="24"/>
                <w:shd w:val="clear" w:color="auto" w:fill="FFFFFF"/>
                <w:lang w:val="en-ID"/>
              </w:rPr>
              <w:instrText>ADDIN CSL_CITATION {"citationItems":[{"id":"ITEM-1","itemData":{"DOI":"10.1016/j.jcm.2018.11.001","ISBN":"7616913555","ISSN":"15563707","abstract":"Objective: The purpose of this study was to determine the effect of preterm infant massage by the mother on the mood state of mothers of preterm infants. Methods: This experimental study assessed 52 mothers of preterm infants (born at 30-37 weeks of gestation) hospitalized in the neonatal intensive care unit of Afzalipour Hospital of Kerman University of Medical Sciences, Iran. Recruitment was done using the convenience sampling method, and participants were randomly assigned into intervention and control groups. In the intervention group, massage therapy was done once a day for 5 consecutive days. Infants in the control group received the usua</w:instrText>
            </w:r>
            <w:r w:rsidR="00C90455" w:rsidRPr="008454AB">
              <w:rPr>
                <w:rFonts w:ascii="Times New Roman" w:hAnsi="Times New Roman" w:cs="Times New Roman"/>
                <w:sz w:val="24"/>
                <w:szCs w:val="24"/>
                <w:shd w:val="clear" w:color="auto" w:fill="FFFFFF"/>
                <w:lang w:val="it-IT"/>
              </w:rPr>
              <w:instrText xml:space="preserve">l care. Data were collected using a questionnaire of demographic information and the Profile of Mood State questionnaire and analyzed using SPSS version 19 (IBM Corp, Armonk, New York) and Kruskal-Wallis, Mann-Whitney U, Wilcoxon, and </w:instrText>
            </w:r>
            <w:r w:rsidR="00C90455" w:rsidRPr="008454AB">
              <w:rPr>
                <w:rFonts w:ascii="Times New Roman" w:hAnsi="Times New Roman" w:cs="Times New Roman"/>
                <w:sz w:val="24"/>
                <w:szCs w:val="24"/>
                <w:shd w:val="clear" w:color="auto" w:fill="FFFFFF"/>
              </w:rPr>
              <w:instrText>Χ</w:instrText>
            </w:r>
            <w:r w:rsidR="00C90455" w:rsidRPr="008454AB">
              <w:rPr>
                <w:rFonts w:ascii="Times New Roman" w:hAnsi="Times New Roman" w:cs="Times New Roman"/>
                <w:sz w:val="24"/>
                <w:szCs w:val="24"/>
                <w:shd w:val="clear" w:color="auto" w:fill="FFFFFF"/>
                <w:lang w:val="it-IT"/>
              </w:rPr>
              <w:instrText>2 tests. Results: Comparison of the mothers’ mean mood scores between the intervention and control groups showed no significant difference before the intervention (P = .51), whereas mean scores differed significantly after the intervention between the groups (P = .005). Mothers’ mean mood scores improved significantly in the control group (P = .02) and the intervention group (P &lt; .001), whereas the intervention group showed a greater improvement (-4.155 vs -2.238). Conclusion: Those mothers perform</w:instrText>
            </w:r>
            <w:r w:rsidR="00C90455" w:rsidRPr="00195B56">
              <w:rPr>
                <w:rFonts w:ascii="Times New Roman" w:hAnsi="Times New Roman" w:cs="Times New Roman"/>
                <w:sz w:val="24"/>
                <w:szCs w:val="24"/>
                <w:shd w:val="clear" w:color="auto" w:fill="FFFFFF"/>
                <w:lang w:val="en-ID"/>
              </w:rPr>
              <w:instrText>ing massage on their preterm infants showed greater improvement in their mood compared with those in the control group. Teaching massage to the mothers of these infants could be considered as a possible intervention to enhance a mother's mood and the quality of care she provides to her infant.","author":[{"dropping-particle":"","family":"Lotfalipour","given":"Batool","non-dropping-particle":"","parse-names":false,"suffix":""},{"dropping-particle":"","family":"Tirgari","given":"Batool","non-dropping-particle":"","parse-names":false,"suffix":""},{"dropping-particle":"","family":"Pouraboli","given":"Batool","non-dropping-particle":"","parse-names":false,"suffix":""},{"dropping-particle":"","family":"Mirzaee","given":"Moghaddameh","non-dropping-particle":"","parse-names":false,"suffix":""}],"container-title":"Journal of Chiropractic Medicine","id":"ITEM-1","issue":"1","issued":{"date-parts":[["2019"]]},"page":"67-76","publisher":"Elsevier Inc.","title":"Effect of preterm infant massage by the mother on the mood of mothers having preterm infants","type":"article-journal","volume":"18"},"uris":["http://www.mendeley.com/documents/?uuid=058f4afa-75b2-40b5-ace9-36953c780c47","http://www.mendeley.com/documents/?uuid=65dbbe56-d9aa-479d-a8e4-e9da31a49f7d"]}],"mendeley":{"formattedCitation":"(15)","plainTextFormattedCitation":"(15)","previouslyFormattedCitation":"(15)"},"properties":{"noteIndex":0},"schema":"https://github</w:instrText>
            </w:r>
            <w:r w:rsidR="00C90455" w:rsidRPr="008454AB">
              <w:rPr>
                <w:rFonts w:ascii="Times New Roman" w:hAnsi="Times New Roman" w:cs="Times New Roman"/>
                <w:sz w:val="24"/>
                <w:szCs w:val="24"/>
                <w:shd w:val="clear" w:color="auto" w:fill="FFFFFF"/>
              </w:rPr>
              <w:instrText>.com/citation-style-language/schema/raw/master/csl-citation.json"}</w:instrText>
            </w:r>
            <w:r w:rsidR="00185CAA" w:rsidRPr="008454AB">
              <w:rPr>
                <w:rFonts w:ascii="Times New Roman" w:hAnsi="Times New Roman" w:cs="Times New Roman"/>
                <w:sz w:val="24"/>
                <w:szCs w:val="24"/>
                <w:shd w:val="clear" w:color="auto" w:fill="FFFFFF"/>
              </w:rPr>
              <w:fldChar w:fldCharType="separate"/>
            </w:r>
            <w:r w:rsidR="00C90455" w:rsidRPr="008454AB">
              <w:rPr>
                <w:rFonts w:ascii="Times New Roman" w:hAnsi="Times New Roman" w:cs="Times New Roman"/>
                <w:noProof/>
                <w:sz w:val="24"/>
                <w:szCs w:val="24"/>
                <w:shd w:val="clear" w:color="auto" w:fill="FFFFFF"/>
              </w:rPr>
              <w:t>(15)</w:t>
            </w:r>
            <w:r w:rsidR="00185CAA" w:rsidRPr="008454AB">
              <w:rPr>
                <w:rFonts w:ascii="Times New Roman" w:hAnsi="Times New Roman" w:cs="Times New Roman"/>
                <w:sz w:val="24"/>
                <w:szCs w:val="24"/>
                <w:shd w:val="clear" w:color="auto" w:fill="FFFFFF"/>
              </w:rPr>
              <w:fldChar w:fldCharType="end"/>
            </w:r>
          </w:p>
        </w:tc>
        <w:tc>
          <w:tcPr>
            <w:tcW w:w="621" w:type="dxa"/>
          </w:tcPr>
          <w:p w14:paraId="7002FA79"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 xml:space="preserve"> 2020</w:t>
            </w:r>
          </w:p>
        </w:tc>
        <w:tc>
          <w:tcPr>
            <w:tcW w:w="1177" w:type="dxa"/>
          </w:tcPr>
          <w:p w14:paraId="3D4FF07D" w14:textId="77777777" w:rsidR="00E94FC5" w:rsidRPr="008454AB" w:rsidRDefault="00603AB3" w:rsidP="00C90455">
            <w:pPr>
              <w:spacing w:line="276" w:lineRule="auto"/>
              <w:jc w:val="both"/>
              <w:rPr>
                <w:rFonts w:ascii="Times New Roman" w:hAnsi="Times New Roman" w:cs="Times New Roman"/>
                <w:sz w:val="24"/>
                <w:szCs w:val="24"/>
              </w:rPr>
            </w:pPr>
            <w:r w:rsidRPr="008454AB">
              <w:rPr>
                <w:rFonts w:ascii="Times New Roman" w:hAnsi="Times New Roman" w:cs="Times New Roman"/>
                <w:sz w:val="24"/>
                <w:szCs w:val="24"/>
              </w:rPr>
              <w:t>Saudi Arabia</w:t>
            </w:r>
          </w:p>
        </w:tc>
        <w:tc>
          <w:tcPr>
            <w:tcW w:w="1800" w:type="dxa"/>
          </w:tcPr>
          <w:p w14:paraId="3EC9C10E"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Assessing the obstacles that hinder the continued EBF of mothers working in primary health care (PHC) in Saudi Arabia, particularly in the Al-Ahsa region.</w:t>
            </w:r>
          </w:p>
        </w:tc>
        <w:tc>
          <w:tcPr>
            <w:tcW w:w="1080" w:type="dxa"/>
          </w:tcPr>
          <w:p w14:paraId="5D00012A"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analytic cross-sectional study</w:t>
            </w:r>
          </w:p>
        </w:tc>
        <w:tc>
          <w:tcPr>
            <w:tcW w:w="1440" w:type="dxa"/>
          </w:tcPr>
          <w:p w14:paraId="6439823F"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Questionnaire</w:t>
            </w:r>
          </w:p>
        </w:tc>
        <w:tc>
          <w:tcPr>
            <w:tcW w:w="1440" w:type="dxa"/>
          </w:tcPr>
          <w:p w14:paraId="0D468A80"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Public Health Center</w:t>
            </w:r>
          </w:p>
        </w:tc>
        <w:tc>
          <w:tcPr>
            <w:tcW w:w="1800" w:type="dxa"/>
          </w:tcPr>
          <w:p w14:paraId="663BFB48"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280 mothers working in PHC</w:t>
            </w:r>
          </w:p>
        </w:tc>
        <w:tc>
          <w:tcPr>
            <w:tcW w:w="3312" w:type="dxa"/>
          </w:tcPr>
          <w:p w14:paraId="2623EE7F"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an early return to work</w:t>
            </w:r>
            <w:r w:rsidR="001D7545"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an unsupportive working environment</w:t>
            </w:r>
            <w:r w:rsidR="001D7545" w:rsidRPr="008454AB">
              <w:rPr>
                <w:rFonts w:ascii="Times New Roman" w:hAnsi="Times New Roman" w:cs="Times New Roman"/>
                <w:color w:val="212121"/>
                <w:sz w:val="24"/>
                <w:szCs w:val="24"/>
                <w:shd w:val="clear" w:color="auto" w:fill="FFFFFF"/>
              </w:rPr>
              <w:t>, i</w:t>
            </w:r>
            <w:r w:rsidRPr="008454AB">
              <w:rPr>
                <w:rFonts w:ascii="Times New Roman" w:hAnsi="Times New Roman" w:cs="Times New Roman"/>
                <w:color w:val="212121"/>
                <w:sz w:val="24"/>
                <w:szCs w:val="24"/>
                <w:shd w:val="clear" w:color="auto" w:fill="FFFFFF"/>
              </w:rPr>
              <w:t>nadequate breast milk</w:t>
            </w:r>
            <w:r w:rsidR="001D7545" w:rsidRPr="008454AB">
              <w:rPr>
                <w:rFonts w:ascii="Times New Roman" w:hAnsi="Times New Roman" w:cs="Times New Roman"/>
                <w:color w:val="212121"/>
                <w:sz w:val="24"/>
                <w:szCs w:val="24"/>
                <w:shd w:val="clear" w:color="auto" w:fill="FFFFFF"/>
              </w:rPr>
              <w:t>,</w:t>
            </w:r>
            <w:r w:rsidRPr="008454AB">
              <w:rPr>
                <w:rFonts w:ascii="Times New Roman" w:hAnsi="Times New Roman" w:cs="Times New Roman"/>
                <w:color w:val="212121"/>
                <w:sz w:val="24"/>
                <w:szCs w:val="24"/>
                <w:shd w:val="clear" w:color="auto" w:fill="FFFFFF"/>
              </w:rPr>
              <w:t xml:space="preserve"> breastfeeding taking much time from the mother's daily routine, working environments in the field of PHC did not contain suitable places to breastfeed or pump breast milk</w:t>
            </w:r>
            <w:r w:rsidR="001D7545"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no facilities for storage of milk expressed during working hours</w:t>
            </w:r>
            <w:r w:rsidR="001D7545"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could not benefit from breastfeeding breaks during the workday</w:t>
            </w:r>
            <w:r w:rsidR="001D7545"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the existence of a strict work schedule within the work environment.</w:t>
            </w:r>
          </w:p>
        </w:tc>
      </w:tr>
      <w:tr w:rsidR="009D5B21" w:rsidRPr="00C90455" w14:paraId="2E19BCEC" w14:textId="77777777" w:rsidTr="00E13AEE">
        <w:tc>
          <w:tcPr>
            <w:tcW w:w="1800" w:type="dxa"/>
          </w:tcPr>
          <w:p w14:paraId="38EE47F6" w14:textId="77777777" w:rsidR="00E94FC5" w:rsidRPr="008454AB" w:rsidRDefault="00603AB3" w:rsidP="00C90455">
            <w:pPr>
              <w:shd w:val="clear" w:color="auto" w:fill="FFFFFF"/>
              <w:spacing w:line="276" w:lineRule="auto"/>
              <w:rPr>
                <w:rFonts w:ascii="Times New Roman" w:hAnsi="Times New Roman" w:cs="Times New Roman"/>
                <w:sz w:val="24"/>
                <w:szCs w:val="24"/>
              </w:rPr>
            </w:pPr>
            <w:r w:rsidRPr="008454AB">
              <w:rPr>
                <w:rFonts w:ascii="Times New Roman" w:hAnsi="Times New Roman" w:cs="Times New Roman"/>
                <w:sz w:val="24"/>
                <w:szCs w:val="24"/>
              </w:rPr>
              <w:t>Mabaso et al</w:t>
            </w:r>
            <w:r w:rsidR="00185CAA" w:rsidRPr="008454AB">
              <w:rPr>
                <w:rFonts w:ascii="Times New Roman" w:hAnsi="Times New Roman" w:cs="Times New Roman"/>
                <w:sz w:val="24"/>
                <w:szCs w:val="24"/>
              </w:rPr>
              <w:t xml:space="preserve">. </w:t>
            </w:r>
            <w:r w:rsidR="00185CAA"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10.1186/s13006-020-00342-4","ISSN":"1746-4358","abstract":"Return to employment is a major barrier to breastfeeding continuation, globally and in the Southern African context. The Lancet Breastfeeding Series revealed an explicit need for research exploring breastfeeding as a workplace issue in low- and middle-income countries. A dearth of research on workplace breastfeeding in South Africa calls for attention to this topic. This study sought to explore breastfeeding at work experiences from the perspective of employed mothers and senior managers in a provincial government setting in South Africa.","author":[{"dropping-particle":"","family":"Mabaso","given":"Bongekile P","non-dropping-particle":"","parse-names":false,"suffix":""},{"dropping-particle":"","family":"Jaga","given":"Ameeta","non-dropping-particle":"","parse-names":false,"suffix":""},{"dropping-particle":"","family":"Doherty","given":"Tanya","non-dropping-particle":"","parse-names":false,"suffix":""}],"container-title":"International Breastfeeding Journal","id":"ITEM-1","issue":"1","issued":{"date-parts":[["2020"]]},"page":"100","title":"Experiences of workplace breastfeeding in a provincial government setting: a qualitative exploratory study among managers and mothers in South Africa","type":"article-journal","volume":"15"},"uris":["http://www.mendeley.com/documents/?uuid=ecb2d410-9fd1-49c3-baad-3d343a764ffb","http://www.mendeley.com/documents/?uuid=4a5189f4-5586-4f2a-bbe1-7f7e5722ca7b"]}],"mendeley":{"formattedCitation":"(17)","plainTextFormattedCitation":"(17)","previouslyFormattedCitation":"(17)"},"properties":{"noteIndex":0},"schema":"https://github.com/citation-style-language/schema/raw/master/csl-citation.json"}</w:instrText>
            </w:r>
            <w:r w:rsidR="00185CAA"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17)</w:t>
            </w:r>
            <w:r w:rsidR="00185CAA" w:rsidRPr="008454AB">
              <w:rPr>
                <w:rFonts w:ascii="Times New Roman" w:hAnsi="Times New Roman" w:cs="Times New Roman"/>
                <w:sz w:val="24"/>
                <w:szCs w:val="24"/>
              </w:rPr>
              <w:fldChar w:fldCharType="end"/>
            </w:r>
          </w:p>
        </w:tc>
        <w:tc>
          <w:tcPr>
            <w:tcW w:w="621" w:type="dxa"/>
          </w:tcPr>
          <w:p w14:paraId="284B8CFF"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2020</w:t>
            </w:r>
          </w:p>
        </w:tc>
        <w:tc>
          <w:tcPr>
            <w:tcW w:w="1177" w:type="dxa"/>
          </w:tcPr>
          <w:p w14:paraId="756CEA4D" w14:textId="77777777" w:rsidR="00E94FC5" w:rsidRPr="008454AB" w:rsidRDefault="00603AB3" w:rsidP="00C90455">
            <w:pPr>
              <w:spacing w:line="276" w:lineRule="auto"/>
              <w:jc w:val="both"/>
              <w:rPr>
                <w:rFonts w:ascii="Times New Roman" w:hAnsi="Times New Roman" w:cs="Times New Roman"/>
                <w:sz w:val="24"/>
                <w:szCs w:val="24"/>
              </w:rPr>
            </w:pPr>
            <w:r w:rsidRPr="008454AB">
              <w:rPr>
                <w:rFonts w:ascii="Times New Roman" w:hAnsi="Times New Roman" w:cs="Times New Roman"/>
                <w:sz w:val="24"/>
                <w:szCs w:val="24"/>
              </w:rPr>
              <w:t>South Africa</w:t>
            </w:r>
          </w:p>
        </w:tc>
        <w:tc>
          <w:tcPr>
            <w:tcW w:w="1800" w:type="dxa"/>
          </w:tcPr>
          <w:p w14:paraId="6E6579BD"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 xml:space="preserve">explore breastfeeding at work experiences from the perspective of employed mothers and senior managers </w:t>
            </w:r>
            <w:r w:rsidRPr="008454AB">
              <w:rPr>
                <w:rFonts w:ascii="Times New Roman" w:hAnsi="Times New Roman" w:cs="Times New Roman"/>
                <w:color w:val="212121"/>
                <w:sz w:val="24"/>
                <w:szCs w:val="24"/>
                <w:shd w:val="clear" w:color="auto" w:fill="FFFFFF"/>
              </w:rPr>
              <w:lastRenderedPageBreak/>
              <w:t>in a provincial government setting in South Africa</w:t>
            </w:r>
          </w:p>
        </w:tc>
        <w:tc>
          <w:tcPr>
            <w:tcW w:w="1080" w:type="dxa"/>
          </w:tcPr>
          <w:p w14:paraId="45FC4BE9"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lastRenderedPageBreak/>
              <w:t>Qualitative study</w:t>
            </w:r>
          </w:p>
        </w:tc>
        <w:tc>
          <w:tcPr>
            <w:tcW w:w="1440" w:type="dxa"/>
          </w:tcPr>
          <w:p w14:paraId="7AF8F40C"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Interview</w:t>
            </w:r>
          </w:p>
        </w:tc>
        <w:tc>
          <w:tcPr>
            <w:tcW w:w="1440" w:type="dxa"/>
          </w:tcPr>
          <w:p w14:paraId="3BB7585C"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Government department</w:t>
            </w:r>
          </w:p>
        </w:tc>
        <w:tc>
          <w:tcPr>
            <w:tcW w:w="1800" w:type="dxa"/>
          </w:tcPr>
          <w:p w14:paraId="03C59FC3"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 xml:space="preserve">Snowball sampling was employed to recruit twelve participants, senior managers (n = 4) and employed mothers (n = 8), </w:t>
            </w:r>
            <w:r w:rsidRPr="008454AB">
              <w:rPr>
                <w:rFonts w:ascii="Times New Roman" w:hAnsi="Times New Roman" w:cs="Times New Roman"/>
                <w:color w:val="212121"/>
                <w:sz w:val="24"/>
                <w:szCs w:val="24"/>
                <w:shd w:val="clear" w:color="auto" w:fill="FFFFFF"/>
              </w:rPr>
              <w:lastRenderedPageBreak/>
              <w:t>from two provincial government departments in Cape Town, South Africa.</w:t>
            </w:r>
          </w:p>
        </w:tc>
        <w:tc>
          <w:tcPr>
            <w:tcW w:w="3312" w:type="dxa"/>
          </w:tcPr>
          <w:p w14:paraId="4F8EA340"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lastRenderedPageBreak/>
              <w:t xml:space="preserve">Knowledge about the legislation and breastfeeding support benefits. Most participants only knew about the legislated four months of maternity leave and time off for prenatal visits. However, they needed to gain knowledge about comprehensive maternity </w:t>
            </w:r>
            <w:r w:rsidRPr="008454AB">
              <w:rPr>
                <w:rFonts w:ascii="Times New Roman" w:hAnsi="Times New Roman" w:cs="Times New Roman"/>
                <w:color w:val="212121"/>
                <w:sz w:val="24"/>
                <w:szCs w:val="24"/>
                <w:shd w:val="clear" w:color="auto" w:fill="FFFFFF"/>
              </w:rPr>
              <w:lastRenderedPageBreak/>
              <w:t>benefits, Perceptions, and workplace breastfeeding experiences. Breastfeeding was perceived to be a mother's responsibility and a private issue. As a result, most participants stopped breastfeeding prior to or immediately upon return to work after maternity leave</w:t>
            </w:r>
            <w:r w:rsidR="001D7897"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Barriers to breastfeeding continuation include the absence of a conversation about infant feeding plans between managers and mothers</w:t>
            </w:r>
            <w:r w:rsidR="001D7897" w:rsidRPr="008454AB">
              <w:rPr>
                <w:rFonts w:ascii="Times New Roman" w:hAnsi="Times New Roman" w:cs="Times New Roman"/>
                <w:color w:val="212121"/>
                <w:sz w:val="24"/>
                <w:szCs w:val="24"/>
                <w:shd w:val="clear" w:color="auto" w:fill="FFFFFF"/>
              </w:rPr>
              <w:t xml:space="preserve">. </w:t>
            </w:r>
            <w:r w:rsidRPr="008454AB">
              <w:rPr>
                <w:rFonts w:ascii="Times New Roman" w:hAnsi="Times New Roman" w:cs="Times New Roman"/>
                <w:color w:val="212121"/>
                <w:sz w:val="24"/>
                <w:szCs w:val="24"/>
                <w:shd w:val="clear" w:color="auto" w:fill="FFFFFF"/>
              </w:rPr>
              <w:t xml:space="preserve"> </w:t>
            </w:r>
          </w:p>
        </w:tc>
      </w:tr>
      <w:tr w:rsidR="009D5B21" w:rsidRPr="00C90455" w14:paraId="3F28D341" w14:textId="77777777" w:rsidTr="00E13AEE">
        <w:tc>
          <w:tcPr>
            <w:tcW w:w="1800" w:type="dxa"/>
          </w:tcPr>
          <w:p w14:paraId="2C716814"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Wolde et al</w:t>
            </w:r>
            <w:r w:rsidR="00185CAA"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10.1186/s13006-022-00482-9","ISSN":"1746-4358","abstract":"The Ethiopian Demographic and Health Survey 2019 shows that 59% of children are exclusively breastfed for the first 6 months of life, then the rate decreases sharply with age. Nearly half of the Ethiopian labor force (46%) is comprised of women. This is encouraging since women’s employment is one way of ensuring women’s empowerment. However, various factors related to employment make it one of the commonly mentioned factors contributing for the low prevalence of breastfeeding. Hence, there needs to be a conducive work environment that accommodates maternal needs to not fall back from empowerment and to improve breastfeeding practice. There are not many studies in Ethiopia that focus on work environment in relation with employers’ experience and their perception of breastfeeding of employed mothers. Therefore, this study aims to explore employers’ experience and perception of employed mothers’ breastfeeding experience in different working environments in Addis Ababa, Ethiopia.","author":[{"dropping-particle":"","family":"Wolde","given":"Firmaye Bogale","non-dropping-particle":"","parse-names":false,"suffix":""},{"dropping-particle":"","family":"Haidar","given":"Jemal","non-dropping-particle":"","parse-names":false,"suffix":""},{"dropping-particle":"","family":"Getnet","given":"Yalemwork","non-dropping-particle":"","parse-names":false,"suffix":""}],"container-title":"International Breastfeeding Journal","id":"ITEM-1","issue":"1","issued":{"date-parts":[["2022"]]},"page":"41","title":"Employers’ perceptions of breastfeeding practice of employed mothers in Addis Ababa, Ethiopia: a qualitative study","type":"article-journal","volume":"17"},"uris":["http://www.mendeley.com/documents/?uuid=11cdb566-504c-43d0-9251-1bdbe3961ed9","http://www.mendeley.com/documents/?uuid=dbd44bc1-9b9e-4477-b733-c1984f0befdc"]}],"mendeley":{"formattedCitation":"(18)","plainTextFormattedCitation":"(18)","previouslyFormattedCitation":"(18)"},"properties":{"noteIndex":0},"schema":"https://github.com/citation-style-language/schema/raw/master/csl-citation.json"}</w:instrText>
            </w:r>
            <w:r w:rsidR="00185CAA"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18)</w:t>
            </w:r>
            <w:r w:rsidR="00185CAA" w:rsidRPr="008454AB">
              <w:rPr>
                <w:rFonts w:ascii="Times New Roman" w:hAnsi="Times New Roman" w:cs="Times New Roman"/>
                <w:sz w:val="24"/>
                <w:szCs w:val="24"/>
              </w:rPr>
              <w:fldChar w:fldCharType="end"/>
            </w:r>
          </w:p>
        </w:tc>
        <w:tc>
          <w:tcPr>
            <w:tcW w:w="621" w:type="dxa"/>
          </w:tcPr>
          <w:p w14:paraId="15B27F8A"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2022</w:t>
            </w:r>
          </w:p>
        </w:tc>
        <w:tc>
          <w:tcPr>
            <w:tcW w:w="1177" w:type="dxa"/>
          </w:tcPr>
          <w:p w14:paraId="7BD3946A" w14:textId="77777777" w:rsidR="00E94FC5" w:rsidRPr="008454AB" w:rsidRDefault="00603AB3" w:rsidP="00C90455">
            <w:pPr>
              <w:spacing w:line="276" w:lineRule="auto"/>
              <w:jc w:val="both"/>
              <w:rPr>
                <w:rFonts w:ascii="Times New Roman" w:hAnsi="Times New Roman" w:cs="Times New Roman"/>
                <w:sz w:val="24"/>
                <w:szCs w:val="24"/>
              </w:rPr>
            </w:pPr>
            <w:r w:rsidRPr="008454AB">
              <w:rPr>
                <w:rFonts w:ascii="Times New Roman" w:hAnsi="Times New Roman" w:cs="Times New Roman"/>
                <w:sz w:val="24"/>
                <w:szCs w:val="24"/>
              </w:rPr>
              <w:t>Ethiopia</w:t>
            </w:r>
          </w:p>
        </w:tc>
        <w:tc>
          <w:tcPr>
            <w:tcW w:w="1800" w:type="dxa"/>
          </w:tcPr>
          <w:p w14:paraId="7EF1AB0D"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explore employers’ experience and perception of employed mothers’ breastfeeding experience in different working environments in Addis Ababa, Ethiopia.</w:t>
            </w:r>
          </w:p>
        </w:tc>
        <w:tc>
          <w:tcPr>
            <w:tcW w:w="1080" w:type="dxa"/>
          </w:tcPr>
          <w:p w14:paraId="183C1E5E"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Qualitative study</w:t>
            </w:r>
          </w:p>
        </w:tc>
        <w:tc>
          <w:tcPr>
            <w:tcW w:w="1440" w:type="dxa"/>
          </w:tcPr>
          <w:p w14:paraId="5565AD60"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Interview</w:t>
            </w:r>
          </w:p>
        </w:tc>
        <w:tc>
          <w:tcPr>
            <w:tcW w:w="1440" w:type="dxa"/>
          </w:tcPr>
          <w:p w14:paraId="38B922AD"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private, governmental and non-governmental institutions</w:t>
            </w:r>
          </w:p>
        </w:tc>
        <w:tc>
          <w:tcPr>
            <w:tcW w:w="1800" w:type="dxa"/>
          </w:tcPr>
          <w:p w14:paraId="317428C8"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10 employers</w:t>
            </w:r>
          </w:p>
        </w:tc>
        <w:tc>
          <w:tcPr>
            <w:tcW w:w="3312" w:type="dxa"/>
          </w:tcPr>
          <w:p w14:paraId="504D43A4"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 xml:space="preserve">Understanding breastfeeding, current maternity leave, perception of breastfeeding supporting the conditions, and mother-friendly work environment were the themes generated after analysis. Almost all employers in this study recognized the importance of breastfeeding despite their different work environments, and they also acknowledged the importance of making the </w:t>
            </w:r>
            <w:r w:rsidRPr="008454AB">
              <w:rPr>
                <w:rFonts w:ascii="Times New Roman" w:hAnsi="Times New Roman" w:cs="Times New Roman"/>
                <w:color w:val="212121"/>
                <w:sz w:val="24"/>
                <w:szCs w:val="24"/>
                <w:shd w:val="clear" w:color="auto" w:fill="FFFFFF"/>
              </w:rPr>
              <w:lastRenderedPageBreak/>
              <w:t>working environment mother-friendly for the stability and motivation of employed mothers.</w:t>
            </w:r>
          </w:p>
        </w:tc>
      </w:tr>
      <w:tr w:rsidR="009D5B21" w:rsidRPr="00C90455" w14:paraId="4FB9F17F" w14:textId="77777777" w:rsidTr="00E13AEE">
        <w:tc>
          <w:tcPr>
            <w:tcW w:w="1800" w:type="dxa"/>
          </w:tcPr>
          <w:p w14:paraId="1C3D34F0"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Hasan et al</w:t>
            </w:r>
            <w:r w:rsidR="00185CAA" w:rsidRPr="008454AB">
              <w:rPr>
                <w:rFonts w:ascii="Times New Roman" w:hAnsi="Times New Roman" w:cs="Times New Roman"/>
                <w:sz w:val="24"/>
                <w:szCs w:val="24"/>
              </w:rPr>
              <w:t xml:space="preserve"> </w:t>
            </w:r>
            <w:r w:rsidR="00185CAA"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10.1186/s13006-020-00338-0","ISSN":"1746-4358","abstract":"In Bangladesh 65% of children under 6 months of age were exclusively breastfed with maternal employment being a risk factor that has jeopardized exclusive breastfeeding. As Ready Made Garment (RMG) factories have been the largest employer of low income women in Bangladesh, the objective of our study was to explore the barriers and facilitators of breastfeeding and perceptions about use of expressed breast milk among mothers who worked in the RMG sector.","author":[{"dropping-particle":"","family":"Hasan","given":"A M Rumayan","non-dropping-particle":"","parse-names":false,"suffix":""},{"dropping-particle":"","family":"Smith","given":"George","non-dropping-particle":"","parse-names":false,"suffix":""},{"dropping-particle":"","family":"Selim","given":"Mohammad Abdus","non-dropping-particle":"","parse-names":false,"suffix":""},{"dropping-particle":"","family":"Akter","given":"Shahinoor","non-dropping-particle":"","parse-names":false,"suffix":""},{"dropping-particle":"","family":"Khan","given":"Nazib Uz Zaman","non-dropping-particle":"","parse-names":false,"suffix":""},{"dropping-particle":"","family":"Sharmin","given":"Tamanna","non-dropping-particle":"","parse-names":false,"suffix":""},{"dropping-particle":"","family":"Rasheed","given":"Sabrina","non-dropping-particle":"","parse-names":false,"suffix":""}],"container-title":"International Breastfeeding Journal","id":"ITEM-1","issue":"1","issued":{"date-parts":[["2020"]]},"page":"93","title":"Work and breast milk feeding: a qualitative exploration of the experience of lactating mothers working in ready made garments factories in urban Bangladesh","type":"article-journal","volume":"15"},"uris":["http://www.mendeley.com/documents/?uuid=675633e0-15fb-48f6-a572-764bc66b2283","http://www.mendeley.com/documents/?uuid=e512168b-1608-4968-989e-171d60bb8b5b"]}],"mendeley":{"formattedCitation":"(19)","plainTextFormattedCitation":"(19)","previouslyFormattedCitation":"(19)"},"properties":{"noteIndex":0},"schema":"https://github.com/citation-style-language/schema/raw/master/csl-citation.json"}</w:instrText>
            </w:r>
            <w:r w:rsidR="00185CAA"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19)</w:t>
            </w:r>
            <w:r w:rsidR="00185CAA" w:rsidRPr="008454AB">
              <w:rPr>
                <w:rFonts w:ascii="Times New Roman" w:hAnsi="Times New Roman" w:cs="Times New Roman"/>
                <w:sz w:val="24"/>
                <w:szCs w:val="24"/>
              </w:rPr>
              <w:fldChar w:fldCharType="end"/>
            </w:r>
          </w:p>
        </w:tc>
        <w:tc>
          <w:tcPr>
            <w:tcW w:w="621" w:type="dxa"/>
          </w:tcPr>
          <w:p w14:paraId="7324AA3C"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2020</w:t>
            </w:r>
          </w:p>
        </w:tc>
        <w:tc>
          <w:tcPr>
            <w:tcW w:w="1177" w:type="dxa"/>
          </w:tcPr>
          <w:p w14:paraId="60A3B1D6" w14:textId="77777777" w:rsidR="00E94FC5" w:rsidRPr="008454AB" w:rsidRDefault="00603AB3" w:rsidP="00C90455">
            <w:pPr>
              <w:spacing w:line="276" w:lineRule="auto"/>
              <w:ind w:right="-110"/>
              <w:jc w:val="both"/>
              <w:rPr>
                <w:rFonts w:ascii="Times New Roman" w:hAnsi="Times New Roman" w:cs="Times New Roman"/>
                <w:sz w:val="24"/>
                <w:szCs w:val="24"/>
              </w:rPr>
            </w:pPr>
            <w:r w:rsidRPr="008454AB">
              <w:rPr>
                <w:rFonts w:ascii="Times New Roman" w:hAnsi="Times New Roman" w:cs="Times New Roman"/>
                <w:sz w:val="24"/>
                <w:szCs w:val="24"/>
              </w:rPr>
              <w:t>Bangladesh</w:t>
            </w:r>
          </w:p>
        </w:tc>
        <w:tc>
          <w:tcPr>
            <w:tcW w:w="1800" w:type="dxa"/>
          </w:tcPr>
          <w:p w14:paraId="02EA4A45"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to explore the barriers and facilitators of breastfeeding and perceptions about the use of expressed breast milk among mothers who worked in the RMG sector.</w:t>
            </w:r>
          </w:p>
        </w:tc>
        <w:tc>
          <w:tcPr>
            <w:tcW w:w="1080" w:type="dxa"/>
          </w:tcPr>
          <w:p w14:paraId="712FDF47"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Qualitative study</w:t>
            </w:r>
          </w:p>
        </w:tc>
        <w:tc>
          <w:tcPr>
            <w:tcW w:w="1440" w:type="dxa"/>
          </w:tcPr>
          <w:p w14:paraId="5495990F"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Interview</w:t>
            </w:r>
          </w:p>
        </w:tc>
        <w:tc>
          <w:tcPr>
            <w:tcW w:w="1440" w:type="dxa"/>
          </w:tcPr>
          <w:p w14:paraId="0A1DC55F"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ready-made garments factories</w:t>
            </w:r>
          </w:p>
        </w:tc>
        <w:tc>
          <w:tcPr>
            <w:tcW w:w="1800" w:type="dxa"/>
          </w:tcPr>
          <w:p w14:paraId="332976B9"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8 in-depth interviews and 4 focus group discussions (mothers and caregivers), and 2 key informants (RMG factory official) interviews</w:t>
            </w:r>
          </w:p>
        </w:tc>
        <w:tc>
          <w:tcPr>
            <w:tcW w:w="3312" w:type="dxa"/>
          </w:tcPr>
          <w:p w14:paraId="58BC6D4C"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Despite knowledge of breast milk's benefits and the importance of breastfeeding for 6 months, most mothers introduced formula as early as 2 months to prepare for their return to work. Barriers such as excessive workload, inadequate crèche facilities, and inadequate caregivers at home impeded exclusive breastfeeding. Mothers and caregivers had very little knowledge about using expressed breast milk and were concerned about contamination.</w:t>
            </w:r>
          </w:p>
        </w:tc>
      </w:tr>
      <w:tr w:rsidR="009D5B21" w:rsidRPr="00C90455" w14:paraId="471BEC39" w14:textId="77777777" w:rsidTr="00E13AEE">
        <w:tc>
          <w:tcPr>
            <w:tcW w:w="1800" w:type="dxa"/>
          </w:tcPr>
          <w:p w14:paraId="2B727CC4" w14:textId="77777777" w:rsidR="00E94FC5" w:rsidRPr="008454AB" w:rsidRDefault="00603AB3" w:rsidP="00C90455">
            <w:pPr>
              <w:shd w:val="clear" w:color="auto" w:fill="FFFFFF"/>
              <w:spacing w:line="276" w:lineRule="auto"/>
              <w:rPr>
                <w:rFonts w:ascii="Times New Roman" w:hAnsi="Times New Roman" w:cs="Times New Roman"/>
                <w:sz w:val="24"/>
                <w:szCs w:val="24"/>
              </w:rPr>
            </w:pPr>
            <w:r w:rsidRPr="008454AB">
              <w:rPr>
                <w:rFonts w:ascii="Times New Roman" w:hAnsi="Times New Roman" w:cs="Times New Roman"/>
                <w:sz w:val="24"/>
                <w:szCs w:val="24"/>
              </w:rPr>
              <w:t>Maponya et al</w:t>
            </w:r>
            <w:r w:rsidR="00185CAA"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https://doi.org/10.1016/j.ijnss.2021.05.010","ISSN":"2352-0132","abstract":"Objective This study aimed to gain an in-depth understanding of the experience of South African working mothers in the adherence to exclusive breastfeeding when returning from maternity leave. Methods The data of the study was collected using face-to-face semi-structured interviews. Eight breastfeeding mothers were purposefully selected from two primary health care clinics in Rustenburg, North West Province, South Africa. The data were coded, categorized, and clustered into themes using Giorgi’s phenomenological analysis. Ethical considerations and measures of trustworthiness were adhered to throughout the study. Results The findings revealed three themes: a desire for working mothers to continue the adherence to exclusive breastfeeding, workplace support for breastfeeding mothers in the adherence to exclusive breastfeeding, and an unsuitable workplace environment for the adherence to exclusive breastfeeding. Six sub-themes were identified: the need to return to the workplace soon after baby’s birth, psychological responses in the adherence to exclusive breastfeeding, lack of support from employers and co-workers in the adherence to exclusive breastfeeding, lack of or partial implementation of breastfeeding policies in the workplace, the workplace not being supportive for mothers’ having to express and the workplace not being supportive for mothers’ having to store breastmilk. Conclusion Based on the findings, South African government should revisit employment policies to support working mothers who need to continue with exclusive breastfeeding after returning from maternity leave.","author":[{"dropping-particle":"","family":"Maponya","given":"Nompumelelo","non-dropping-particle":"","parse-names":false,"suffix":""},{"dropping-particle":"","family":"Janse van Rensburg","given":"Zelda","non-dropping-particle":"","parse-names":false,"suffix":""},{"dropping-particle":"","family":"Plessis-Faurie","given":"Alida","non-dropping-particle":"Du","parse-names":false,"suffix":""}],"container-title":"International Journal of Nursing Sciences","id":"ITEM-1","issue":"3","issued":{"date-parts":[["2021"]]},"page":"339-346","title":"Understanding South African mothers’ challenges to adhere to exclusive breastfeeding at the workplace: A qualitative study","type":"article-journal","volume":"8"},"uris":["http://www.mendeley.com/documents/?uuid=ba39cf14-35aa-4feb-a333-1b00baef5841","http://www.mendeley.com/documents/?uuid=0ce6facc-b0f2-4dfb-afcd-43e27410a9cc"]}],"mendeley":{"formattedCitation":"(20)","plainTextFormattedCitation":"(20)","previouslyFormattedCitation":"(20)"},"properties":{"noteIndex":0},"schema":"https://github.com/citation-style-language/schema/raw/master/csl-citation.json"}</w:instrText>
            </w:r>
            <w:r w:rsidR="00185CAA"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20)</w:t>
            </w:r>
            <w:r w:rsidR="00185CAA" w:rsidRPr="008454AB">
              <w:rPr>
                <w:rFonts w:ascii="Times New Roman" w:hAnsi="Times New Roman" w:cs="Times New Roman"/>
                <w:sz w:val="24"/>
                <w:szCs w:val="24"/>
              </w:rPr>
              <w:fldChar w:fldCharType="end"/>
            </w:r>
          </w:p>
        </w:tc>
        <w:tc>
          <w:tcPr>
            <w:tcW w:w="621" w:type="dxa"/>
          </w:tcPr>
          <w:p w14:paraId="622926B2"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2021</w:t>
            </w:r>
          </w:p>
        </w:tc>
        <w:tc>
          <w:tcPr>
            <w:tcW w:w="1177" w:type="dxa"/>
          </w:tcPr>
          <w:p w14:paraId="5FBE5D0B" w14:textId="77777777" w:rsidR="00E94FC5" w:rsidRPr="008454AB" w:rsidRDefault="00603AB3" w:rsidP="00C90455">
            <w:pPr>
              <w:spacing w:line="276" w:lineRule="auto"/>
              <w:jc w:val="both"/>
              <w:rPr>
                <w:rFonts w:ascii="Times New Roman" w:hAnsi="Times New Roman" w:cs="Times New Roman"/>
                <w:sz w:val="24"/>
                <w:szCs w:val="24"/>
              </w:rPr>
            </w:pPr>
            <w:r w:rsidRPr="008454AB">
              <w:rPr>
                <w:rFonts w:ascii="Times New Roman" w:hAnsi="Times New Roman" w:cs="Times New Roman"/>
                <w:sz w:val="24"/>
                <w:szCs w:val="24"/>
              </w:rPr>
              <w:t>South Africa</w:t>
            </w:r>
          </w:p>
        </w:tc>
        <w:tc>
          <w:tcPr>
            <w:tcW w:w="1800" w:type="dxa"/>
          </w:tcPr>
          <w:p w14:paraId="25045BCB"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 xml:space="preserve">This study aimed to gain an in-depth understanding of the experience of South African working </w:t>
            </w:r>
            <w:r w:rsidRPr="008454AB">
              <w:rPr>
                <w:rFonts w:ascii="Times New Roman" w:hAnsi="Times New Roman" w:cs="Times New Roman"/>
                <w:color w:val="212121"/>
                <w:sz w:val="24"/>
                <w:szCs w:val="24"/>
                <w:shd w:val="clear" w:color="auto" w:fill="FFFFFF"/>
              </w:rPr>
              <w:lastRenderedPageBreak/>
              <w:t>mothers in the adherence to exclusive breastfeeding when returning from maternity leave.</w:t>
            </w:r>
          </w:p>
        </w:tc>
        <w:tc>
          <w:tcPr>
            <w:tcW w:w="1080" w:type="dxa"/>
          </w:tcPr>
          <w:p w14:paraId="33424AB2"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lastRenderedPageBreak/>
              <w:t>Qualitative study</w:t>
            </w:r>
          </w:p>
        </w:tc>
        <w:tc>
          <w:tcPr>
            <w:tcW w:w="1440" w:type="dxa"/>
          </w:tcPr>
          <w:p w14:paraId="1138613D"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Interview</w:t>
            </w:r>
          </w:p>
        </w:tc>
        <w:tc>
          <w:tcPr>
            <w:tcW w:w="1440" w:type="dxa"/>
          </w:tcPr>
          <w:p w14:paraId="3AF71B15"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two primary health care clinics</w:t>
            </w:r>
          </w:p>
        </w:tc>
        <w:tc>
          <w:tcPr>
            <w:tcW w:w="1800" w:type="dxa"/>
          </w:tcPr>
          <w:p w14:paraId="34D6B7C4"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Eight breastfeeding mothers</w:t>
            </w:r>
          </w:p>
        </w:tc>
        <w:tc>
          <w:tcPr>
            <w:tcW w:w="3312" w:type="dxa"/>
          </w:tcPr>
          <w:p w14:paraId="2C54AA74"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T</w:t>
            </w:r>
            <w:r w:rsidR="00AE5249" w:rsidRPr="008454AB">
              <w:rPr>
                <w:rFonts w:ascii="Times New Roman" w:hAnsi="Times New Roman" w:cs="Times New Roman"/>
                <w:color w:val="212121"/>
                <w:sz w:val="24"/>
                <w:szCs w:val="24"/>
                <w:shd w:val="clear" w:color="auto" w:fill="FFFFFF"/>
              </w:rPr>
              <w:t xml:space="preserve">he need to return to the workplace soon after the baby's birth, psychological responses in the adherence to exclusive breastfeeding, lack of support from employers and co-workers in the adherence to exclusive breastfeeding, lack of or partial </w:t>
            </w:r>
            <w:r w:rsidR="00AE5249" w:rsidRPr="008454AB">
              <w:rPr>
                <w:rFonts w:ascii="Times New Roman" w:hAnsi="Times New Roman" w:cs="Times New Roman"/>
                <w:color w:val="212121"/>
                <w:sz w:val="24"/>
                <w:szCs w:val="24"/>
                <w:shd w:val="clear" w:color="auto" w:fill="FFFFFF"/>
              </w:rPr>
              <w:lastRenderedPageBreak/>
              <w:t>implementation of breastfeeding policies in the workplace, the workplace not being supportive for mothers’ having to express and the workplace not being supportive for mothers’ having to store breastmilk.</w:t>
            </w:r>
          </w:p>
        </w:tc>
      </w:tr>
      <w:tr w:rsidR="009D5B21" w:rsidRPr="00C90455" w14:paraId="08B25155" w14:textId="77777777" w:rsidTr="00E13AEE">
        <w:tc>
          <w:tcPr>
            <w:tcW w:w="1800" w:type="dxa"/>
          </w:tcPr>
          <w:p w14:paraId="15421682" w14:textId="77777777" w:rsidR="00E94FC5" w:rsidRPr="008454AB" w:rsidRDefault="00603AB3" w:rsidP="00C90455">
            <w:pPr>
              <w:spacing w:line="276" w:lineRule="auto"/>
              <w:rPr>
                <w:rFonts w:ascii="Times New Roman" w:hAnsi="Times New Roman" w:cs="Times New Roman"/>
                <w:sz w:val="24"/>
                <w:szCs w:val="24"/>
                <w:lang w:val="it-IT"/>
              </w:rPr>
            </w:pPr>
            <w:r w:rsidRPr="008454AB">
              <w:rPr>
                <w:rFonts w:ascii="Times New Roman" w:hAnsi="Times New Roman" w:cs="Times New Roman"/>
                <w:sz w:val="24"/>
                <w:szCs w:val="24"/>
                <w:lang w:val="it-IT"/>
              </w:rPr>
              <w:t>Su-Ying Tsai et al</w:t>
            </w:r>
            <w:r w:rsidR="00185CAA" w:rsidRPr="008454AB">
              <w:rPr>
                <w:rFonts w:ascii="Times New Roman" w:hAnsi="Times New Roman" w:cs="Times New Roman"/>
                <w:sz w:val="24"/>
                <w:szCs w:val="24"/>
                <w:lang w:val="it-IT"/>
              </w:rPr>
              <w:t xml:space="preserve"> </w:t>
            </w:r>
            <w:r w:rsidR="00185CAA"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lang w:val="it-IT"/>
              </w:rPr>
              <w:instrText>ADDIN CSL_CITATION {"citationItems":[{"id":"ITEM-1","itemData":{"DOI":"10.1186/s13006-022-00467-8","ISSN":"1746-4358","abstract":"Although breastfeeding-friendly workplaces are provided to promote an employed mother’s breastfeeding intention, few studies have explored breastfeeding intentions and behavior after a mother returns to work on a shift work or non-shift work schedule. To explore the impact of breastfeeding-friendly support on the intention of working mothers with different work schedules to continue breastfeeding, we conducted a survey at a female labor-intensive electronics manufacturer in Taiwan from August 2011 to April 2012.","author":[{"dropping-particle":"","family":"Tsai","given":"Su-Ying","non-dropping-particle":"","parse-names":false,"suffix":""}],"container-title":"International Breastfeeding Journal","id":"ITEM-1","issue":"1","issued":{"date-parts":[["2022"]]},"page":"27","title":"Shift-work and breastfeeding for women returning to work in a manufacturing workplace in Taiwan","type":"article-journal","volume":"17"},"uris":["http://www.mendeley.com/documents/?uuid=344e91b2-a01a-4184-adba-6b9fbb8fc8b8","http://www.mendeley.com/documents/?uuid=83a29b49-d25d-40c9-9361-efbeecc2aa8f"]}],"mendeley":{"formattedCitation":"(7)","plainTextFormattedCitation":"(7)","previouslyFormattedCitation":"(7)"},"properties":{"noteIndex":0},"schema":"https://github.com/citation-style-language/schema/raw/master/csl-citation.json"}</w:instrText>
            </w:r>
            <w:r w:rsidR="00185CAA"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lang w:val="it-IT"/>
              </w:rPr>
              <w:t>(7)</w:t>
            </w:r>
            <w:r w:rsidR="00185CAA" w:rsidRPr="008454AB">
              <w:rPr>
                <w:rFonts w:ascii="Times New Roman" w:hAnsi="Times New Roman" w:cs="Times New Roman"/>
                <w:sz w:val="24"/>
                <w:szCs w:val="24"/>
              </w:rPr>
              <w:fldChar w:fldCharType="end"/>
            </w:r>
          </w:p>
        </w:tc>
        <w:tc>
          <w:tcPr>
            <w:tcW w:w="621" w:type="dxa"/>
          </w:tcPr>
          <w:p w14:paraId="23663DDD" w14:textId="77777777" w:rsidR="00E94FC5"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2022</w:t>
            </w:r>
          </w:p>
        </w:tc>
        <w:tc>
          <w:tcPr>
            <w:tcW w:w="1177" w:type="dxa"/>
          </w:tcPr>
          <w:p w14:paraId="24600973" w14:textId="77777777" w:rsidR="00E94FC5" w:rsidRPr="008454AB" w:rsidRDefault="00603AB3" w:rsidP="00C90455">
            <w:pPr>
              <w:spacing w:line="276" w:lineRule="auto"/>
              <w:jc w:val="both"/>
              <w:rPr>
                <w:rFonts w:ascii="Times New Roman" w:hAnsi="Times New Roman" w:cs="Times New Roman"/>
                <w:sz w:val="24"/>
                <w:szCs w:val="24"/>
              </w:rPr>
            </w:pPr>
            <w:r w:rsidRPr="008454AB">
              <w:rPr>
                <w:rFonts w:ascii="Times New Roman" w:hAnsi="Times New Roman" w:cs="Times New Roman"/>
                <w:sz w:val="24"/>
                <w:szCs w:val="24"/>
              </w:rPr>
              <w:t>Taiwan</w:t>
            </w:r>
          </w:p>
        </w:tc>
        <w:tc>
          <w:tcPr>
            <w:tcW w:w="1800" w:type="dxa"/>
          </w:tcPr>
          <w:p w14:paraId="1357432B"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To explore the impact of breastfeeding-friendly support on the intention of working mothers with different work schedules to continue breastfeeding</w:t>
            </w:r>
          </w:p>
        </w:tc>
        <w:tc>
          <w:tcPr>
            <w:tcW w:w="1080" w:type="dxa"/>
          </w:tcPr>
          <w:p w14:paraId="15B8798D"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Cross-sectional study</w:t>
            </w:r>
          </w:p>
        </w:tc>
        <w:tc>
          <w:tcPr>
            <w:tcW w:w="1440" w:type="dxa"/>
          </w:tcPr>
          <w:p w14:paraId="611BE126"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Questionnaire</w:t>
            </w:r>
          </w:p>
        </w:tc>
        <w:tc>
          <w:tcPr>
            <w:tcW w:w="1440" w:type="dxa"/>
          </w:tcPr>
          <w:p w14:paraId="05996139"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an electronics manufacturing plant in Tainan Science Park in Southern Taiwan</w:t>
            </w:r>
          </w:p>
        </w:tc>
        <w:tc>
          <w:tcPr>
            <w:tcW w:w="1800" w:type="dxa"/>
          </w:tcPr>
          <w:p w14:paraId="68338931" w14:textId="77777777" w:rsidR="00E94FC5"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715 working mothers employed</w:t>
            </w:r>
          </w:p>
        </w:tc>
        <w:tc>
          <w:tcPr>
            <w:tcW w:w="3312" w:type="dxa"/>
          </w:tcPr>
          <w:p w14:paraId="1C231391" w14:textId="77777777" w:rsidR="00E94FC5"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Using a lactation room and taking advantage of breast-pumping breaks were significant factors for breastfeeding one to six months after returning to work and more than six months after returning to work among shift workers and non-shift workers. In addition, among non-shift workers, a higher education level of the mother and partner support positively affected a mother continuing breastfeeding for more than six months after returning to work.</w:t>
            </w:r>
          </w:p>
        </w:tc>
      </w:tr>
      <w:tr w:rsidR="009D5B21" w:rsidRPr="00C90455" w14:paraId="55898185" w14:textId="77777777" w:rsidTr="00E13AEE">
        <w:tc>
          <w:tcPr>
            <w:tcW w:w="1800" w:type="dxa"/>
          </w:tcPr>
          <w:p w14:paraId="3BE6F170" w14:textId="77777777" w:rsidR="00110722"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 xml:space="preserve">Ahmad </w:t>
            </w:r>
            <w:r w:rsidR="00402380" w:rsidRPr="008454AB">
              <w:rPr>
                <w:rFonts w:ascii="Times New Roman" w:hAnsi="Times New Roman" w:cs="Times New Roman"/>
                <w:sz w:val="24"/>
                <w:szCs w:val="24"/>
              </w:rPr>
              <w:t>et al</w:t>
            </w:r>
            <w:r w:rsidRPr="008454AB">
              <w:rPr>
                <w:rFonts w:ascii="Times New Roman" w:hAnsi="Times New Roman" w:cs="Times New Roman"/>
                <w:sz w:val="24"/>
                <w:szCs w:val="24"/>
              </w:rPr>
              <w:t xml:space="preserve"> </w:t>
            </w:r>
            <w:r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rPr>
              <w:instrText>ADDIN CSL_CITATION {"citationItems":[{"id":"ITEM-1","itemData":{"DOI":"10.1186/s12884-021-04304-4","ISBN":"1288402104","ISSN":"14712393","PMID":"35100980","abstract":"Background: Breastfeeding practice is influenced by the mother’s attitude toward and knowledge of breastfeeding. Working mothers face many challenges and need support to maintain breastfeeding. This study aimed to explore working mothers’ breastfeeding experiences and challenges that can influenced their practices. Methods: The qualitative phenomenological approach involving working mothers in Kota Bharu who fulfilled the inclusion criteria and consented to participate in the study were recruited using purposive sampling. Sixteen participants aged 24 to 46 years were interviewed using semi-structured in-depth interviews in the study. All interviews were recorded in digital audio, transcribed verbatim and analyzed using thematic analysis. Findings: Three main themes emerged from the data analysis: perception of breastfeeding, challenges in breastfeeding, and support for breastfeeding. Two subthemes for perceptions were perception towards breastfeeding and towards infant formula. Challenges had two subthemes too which were related to perceived insufficient milk and breastfeeding difficulty. Where else, two subthemes for support were internal support (spouse and family) and external support (friends, employer, and healthcare staff). Conclusions: Maintaining breastfeeding after return to work is challenging for working mothers and majority of them need support to continue breastfeeding practice. Support from their spouses and families’ influences working mothers’ decision to breastfeed. Employers play a role in providing a support system and facilities in the workplace for mothers to express and store breast milk. Both internal and external support are essential for mothers to overcome challenges in order to achieve success in breastfeeding.","author":[{"dropping-particle":"","family":"Ahmad","given":"Rita Surianee","non-dropping-particle":"","parse-names":false,"suffix":""},{"dropping-particle":"","family":"Sulaiman","given":"Zaharah","non-dropping-particle":"","parse-names":false,"suffix":""},{"dropping-particle":"","family":"Nik Hussain","given":"Nik Hazlina","non-dropping-particle":"","parse-names":false,"suffix":""},{"dropping-particle":"","family":"Mohd Noor","given":"Norhayati","non-dropping-particle":"","parse-names":false,"suffix":""}],"container-title":"BMC Pregnancy and Childbirth","id":"ITEM-1","issue":"1","issued":{"date-parts":[["2022"]]},"page":"1-8","publisher":"BioMed Central","title":"Working mothers’ breastfeeding experience: a phenomenology qualitative approach","type":"article-journal","volume":"22"},"uris":["http://www.mendeley.com/documents/?uuid=9214219f-4b2e-460f-bf9e-5415511890ff","http://www.mendeley.com/documents/?uuid=52eb1a42-e872-4ada-831b-96371b47ae5d"]}],"mendeley":{"formattedCitation":"(21)","plainTextFormattedCitation":"(21)","previouslyFormattedCitation":"(21)"},"properties":{"noteIndex":0},"schema":"https://github.com/citation-style-language/schema/raw/master/csl-citation.json"}</w:instrText>
            </w:r>
            <w:r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rPr>
              <w:t>(21)</w:t>
            </w:r>
            <w:r w:rsidRPr="008454AB">
              <w:rPr>
                <w:rFonts w:ascii="Times New Roman" w:hAnsi="Times New Roman" w:cs="Times New Roman"/>
                <w:sz w:val="24"/>
                <w:szCs w:val="24"/>
              </w:rPr>
              <w:fldChar w:fldCharType="end"/>
            </w:r>
          </w:p>
        </w:tc>
        <w:tc>
          <w:tcPr>
            <w:tcW w:w="621" w:type="dxa"/>
          </w:tcPr>
          <w:p w14:paraId="25C91B13" w14:textId="77777777" w:rsidR="00110722"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2022</w:t>
            </w:r>
          </w:p>
        </w:tc>
        <w:tc>
          <w:tcPr>
            <w:tcW w:w="1177" w:type="dxa"/>
          </w:tcPr>
          <w:p w14:paraId="2F206306" w14:textId="77777777" w:rsidR="00110722" w:rsidRPr="008454AB" w:rsidRDefault="00603AB3" w:rsidP="00C90455">
            <w:pPr>
              <w:spacing w:line="276" w:lineRule="auto"/>
              <w:jc w:val="both"/>
              <w:rPr>
                <w:rFonts w:ascii="Times New Roman" w:hAnsi="Times New Roman" w:cs="Times New Roman"/>
                <w:sz w:val="24"/>
                <w:szCs w:val="24"/>
              </w:rPr>
            </w:pPr>
            <w:r w:rsidRPr="008454AB">
              <w:rPr>
                <w:rFonts w:ascii="Times New Roman" w:hAnsi="Times New Roman" w:cs="Times New Roman"/>
                <w:sz w:val="24"/>
                <w:szCs w:val="24"/>
              </w:rPr>
              <w:t>Malaysia</w:t>
            </w:r>
          </w:p>
        </w:tc>
        <w:tc>
          <w:tcPr>
            <w:tcW w:w="1800" w:type="dxa"/>
          </w:tcPr>
          <w:p w14:paraId="08839CB9" w14:textId="77777777" w:rsidR="00110722"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 xml:space="preserve">explore working mothers' breastfeeding experiences and </w:t>
            </w:r>
            <w:r w:rsidRPr="008454AB">
              <w:rPr>
                <w:rFonts w:ascii="Times New Roman" w:hAnsi="Times New Roman" w:cs="Times New Roman"/>
                <w:color w:val="212121"/>
                <w:sz w:val="24"/>
                <w:szCs w:val="24"/>
                <w:shd w:val="clear" w:color="auto" w:fill="FFFFFF"/>
              </w:rPr>
              <w:lastRenderedPageBreak/>
              <w:t>challenges that can influence their practices</w:t>
            </w:r>
          </w:p>
        </w:tc>
        <w:tc>
          <w:tcPr>
            <w:tcW w:w="1080" w:type="dxa"/>
          </w:tcPr>
          <w:p w14:paraId="3C2019E2" w14:textId="77777777" w:rsidR="00110722"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lastRenderedPageBreak/>
              <w:t>Qualitative study</w:t>
            </w:r>
          </w:p>
        </w:tc>
        <w:tc>
          <w:tcPr>
            <w:tcW w:w="1440" w:type="dxa"/>
          </w:tcPr>
          <w:p w14:paraId="368DC12E" w14:textId="77777777" w:rsidR="00110722"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Interview</w:t>
            </w:r>
          </w:p>
        </w:tc>
        <w:tc>
          <w:tcPr>
            <w:tcW w:w="1440" w:type="dxa"/>
          </w:tcPr>
          <w:p w14:paraId="7738BF86" w14:textId="77777777" w:rsidR="00110722"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 xml:space="preserve">Raja Perempuan Zainab II Hospital </w:t>
            </w:r>
            <w:proofErr w:type="spellStart"/>
            <w:r w:rsidRPr="008454AB">
              <w:rPr>
                <w:rFonts w:ascii="Times New Roman" w:hAnsi="Times New Roman" w:cs="Times New Roman"/>
                <w:color w:val="212121"/>
                <w:sz w:val="24"/>
                <w:szCs w:val="24"/>
                <w:shd w:val="clear" w:color="auto" w:fill="FFFFFF"/>
              </w:rPr>
              <w:lastRenderedPageBreak/>
              <w:t>Universiti</w:t>
            </w:r>
            <w:proofErr w:type="spellEnd"/>
            <w:r w:rsidRPr="008454AB">
              <w:rPr>
                <w:rFonts w:ascii="Times New Roman" w:hAnsi="Times New Roman" w:cs="Times New Roman"/>
                <w:color w:val="212121"/>
                <w:sz w:val="24"/>
                <w:szCs w:val="24"/>
                <w:shd w:val="clear" w:color="auto" w:fill="FFFFFF"/>
              </w:rPr>
              <w:t xml:space="preserve"> Sains Malaysia Hospital and government and private offices in the district of Kota Bharu</w:t>
            </w:r>
          </w:p>
        </w:tc>
        <w:tc>
          <w:tcPr>
            <w:tcW w:w="1800" w:type="dxa"/>
          </w:tcPr>
          <w:p w14:paraId="57187243" w14:textId="77777777" w:rsidR="00110722"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lastRenderedPageBreak/>
              <w:t>Sixteen participants aged 24 to 46 years</w:t>
            </w:r>
          </w:p>
        </w:tc>
        <w:tc>
          <w:tcPr>
            <w:tcW w:w="3312" w:type="dxa"/>
          </w:tcPr>
          <w:p w14:paraId="5FE45479" w14:textId="77777777" w:rsidR="00110722"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P</w:t>
            </w:r>
            <w:r w:rsidR="00EB67B5" w:rsidRPr="008454AB">
              <w:rPr>
                <w:rFonts w:ascii="Times New Roman" w:hAnsi="Times New Roman" w:cs="Times New Roman"/>
                <w:color w:val="212121"/>
                <w:sz w:val="24"/>
                <w:szCs w:val="24"/>
                <w:shd w:val="clear" w:color="auto" w:fill="FFFFFF"/>
              </w:rPr>
              <w:t>erception towards breastfeeding and infant formula</w:t>
            </w:r>
            <w:r w:rsidRPr="008454AB">
              <w:rPr>
                <w:rFonts w:ascii="Times New Roman" w:hAnsi="Times New Roman" w:cs="Times New Roman"/>
                <w:color w:val="212121"/>
                <w:sz w:val="24"/>
                <w:szCs w:val="24"/>
                <w:shd w:val="clear" w:color="auto" w:fill="FFFFFF"/>
              </w:rPr>
              <w:t>, p</w:t>
            </w:r>
            <w:r w:rsidR="00EB67B5" w:rsidRPr="008454AB">
              <w:rPr>
                <w:rFonts w:ascii="Times New Roman" w:hAnsi="Times New Roman" w:cs="Times New Roman"/>
                <w:color w:val="212121"/>
                <w:sz w:val="24"/>
                <w:szCs w:val="24"/>
                <w:shd w:val="clear" w:color="auto" w:fill="FFFFFF"/>
              </w:rPr>
              <w:t xml:space="preserve">erceived insufficient milk and breastfeeding </w:t>
            </w:r>
            <w:r w:rsidR="00EB67B5" w:rsidRPr="008454AB">
              <w:rPr>
                <w:rFonts w:ascii="Times New Roman" w:hAnsi="Times New Roman" w:cs="Times New Roman"/>
                <w:color w:val="212121"/>
                <w:sz w:val="24"/>
                <w:szCs w:val="24"/>
                <w:shd w:val="clear" w:color="auto" w:fill="FFFFFF"/>
              </w:rPr>
              <w:lastRenderedPageBreak/>
              <w:t>difficulty</w:t>
            </w:r>
            <w:r w:rsidRPr="008454AB">
              <w:rPr>
                <w:rFonts w:ascii="Times New Roman" w:hAnsi="Times New Roman" w:cs="Times New Roman"/>
                <w:color w:val="212121"/>
                <w:sz w:val="24"/>
                <w:szCs w:val="24"/>
                <w:shd w:val="clear" w:color="auto" w:fill="FFFFFF"/>
              </w:rPr>
              <w:t>, i</w:t>
            </w:r>
            <w:r w:rsidR="00EB67B5" w:rsidRPr="008454AB">
              <w:rPr>
                <w:rFonts w:ascii="Times New Roman" w:hAnsi="Times New Roman" w:cs="Times New Roman"/>
                <w:color w:val="212121"/>
                <w:sz w:val="24"/>
                <w:szCs w:val="24"/>
                <w:shd w:val="clear" w:color="auto" w:fill="FFFFFF"/>
              </w:rPr>
              <w:t>nternal support (spouse and family) and external support (friends, employer, and healthcare staff).</w:t>
            </w:r>
          </w:p>
        </w:tc>
      </w:tr>
      <w:tr w:rsidR="009D5B21" w:rsidRPr="00C90455" w14:paraId="7499BE21" w14:textId="77777777" w:rsidTr="00E13AEE">
        <w:tc>
          <w:tcPr>
            <w:tcW w:w="1800" w:type="dxa"/>
          </w:tcPr>
          <w:p w14:paraId="173AA3CF" w14:textId="77777777" w:rsidR="00E708CC" w:rsidRPr="008454AB" w:rsidRDefault="00603AB3" w:rsidP="00C90455">
            <w:pPr>
              <w:spacing w:line="276" w:lineRule="auto"/>
              <w:rPr>
                <w:rFonts w:ascii="Times New Roman" w:hAnsi="Times New Roman" w:cs="Times New Roman"/>
                <w:sz w:val="24"/>
                <w:szCs w:val="24"/>
                <w:lang w:val="it-IT"/>
              </w:rPr>
            </w:pPr>
            <w:r w:rsidRPr="008454AB">
              <w:rPr>
                <w:rFonts w:ascii="Times New Roman" w:hAnsi="Times New Roman" w:cs="Times New Roman"/>
                <w:sz w:val="24"/>
                <w:szCs w:val="24"/>
                <w:lang w:val="it-IT"/>
              </w:rPr>
              <w:t>Wahyuni et al</w:t>
            </w:r>
            <w:r w:rsidR="00185CAA" w:rsidRPr="008454AB">
              <w:rPr>
                <w:rFonts w:ascii="Times New Roman" w:hAnsi="Times New Roman" w:cs="Times New Roman"/>
                <w:sz w:val="24"/>
                <w:szCs w:val="24"/>
                <w:lang w:val="it-IT"/>
              </w:rPr>
              <w:t xml:space="preserve"> </w:t>
            </w:r>
            <w:r w:rsidR="00185CAA" w:rsidRPr="008454AB">
              <w:rPr>
                <w:rFonts w:ascii="Times New Roman" w:hAnsi="Times New Roman" w:cs="Times New Roman"/>
                <w:sz w:val="24"/>
                <w:szCs w:val="24"/>
              </w:rPr>
              <w:fldChar w:fldCharType="begin" w:fldLock="1"/>
            </w:r>
            <w:r w:rsidR="00C90455" w:rsidRPr="008454AB">
              <w:rPr>
                <w:rFonts w:ascii="Times New Roman" w:hAnsi="Times New Roman" w:cs="Times New Roman"/>
                <w:sz w:val="24"/>
                <w:szCs w:val="24"/>
                <w:lang w:val="it-IT"/>
              </w:rPr>
              <w:instrText>ADDIN CSL_CITATION {"citationItems":[{"id":"ITEM-1","itemData":{"DOI":"10.20473/jn.v15i1sp.18910","ISSN":"1858-3598","abstract":"Introduction: The benefits of exclusive breast feeding are well-documented; however, in Indonesia, breast feeding rates fall well below global recommendations. One of the factors contributing to the low breast-feeding rates is the economic need for many mothers to work and workplaces not providing an adequate environment in which to do so. The aim of the research was to explore the meaning of breastfeeding self-efficacy from the working mothers’ perspective.Methods: The methodology is phenomenology; hence, it is qualitative in nature. The study was conducted in an outpatient’s department in a hospital in Surabaya, Indonesia. Participants: 8 working mothers working outside the home 40 hours a week, attend lactation class, Indonesian, children ages 7 months to 2 years, and baby born healthy.Results: There were six main themes identified in the women’s stories that related to self-efficacy and breastfeeding: 1) the source of breastfeeding self-efficacy, 2) the benefits of breastfeeding, 3) another woman's experience, 4) perception of workplace control,   5) estimated ability of self-confidence, and 6) decision of breastfeeding. The participants who decided to breastfeed for at least two years tended to think positively about breastfeeding.Conclusion: The women had realistic expectations of the commitment that breastfeeding entailed even though they were faced with many workplace obstacles.","author":[{"dropping-particle":"","family":"Wahyuni","given":"Sylvia Dwi","non-dropping-particle":"","parse-names":false,"suffix":""},{"dropping-particle":"","family":"Santoso","given":"Budi","non-dropping-particle":"","parse-names":false,"suffix":""},{"dropping-particle":"","family":"Triharini","given":"Mira","non-dropping-particle":"","parse-names":false,"suffix":""},{"dropping-particle":"","family":"Susan","given":"Novri","non-dropping-particle":"","parse-names":false,"suffix":""}],"container-title":"Jurnal Ners","id":"ITEM-1","issue":"1Sp","issued":{"date-parts":[["2020"]]},"page":"50-56","title":"Perceptions of Working Mothers Toward Breastfeeding Self-Efficacy","type":"article-journal","volume":"15"},"uris":["http://www.mendeley.com/documents/?uuid=316344f7-3c3c-4506-a758-b4910463a407","http://www.mendeley.com/documents/?uuid=cf67812c-7f92-4fd8-9744-bf61a01ab3ae"]}],"mendeley":{"formattedCitation":"(22)","plainTextFormattedCitation":"(22)","previouslyFormattedCitation":"(22)"},"properties":{"noteIndex":0},"schema":"https://github.com/citation-style-language/schema/raw/master/csl-citation.json"}</w:instrText>
            </w:r>
            <w:r w:rsidR="00185CAA" w:rsidRPr="008454AB">
              <w:rPr>
                <w:rFonts w:ascii="Times New Roman" w:hAnsi="Times New Roman" w:cs="Times New Roman"/>
                <w:sz w:val="24"/>
                <w:szCs w:val="24"/>
              </w:rPr>
              <w:fldChar w:fldCharType="separate"/>
            </w:r>
            <w:r w:rsidR="00C90455" w:rsidRPr="008454AB">
              <w:rPr>
                <w:rFonts w:ascii="Times New Roman" w:hAnsi="Times New Roman" w:cs="Times New Roman"/>
                <w:noProof/>
                <w:sz w:val="24"/>
                <w:szCs w:val="24"/>
                <w:lang w:val="it-IT"/>
              </w:rPr>
              <w:t>(22)</w:t>
            </w:r>
            <w:r w:rsidR="00185CAA" w:rsidRPr="008454AB">
              <w:rPr>
                <w:rFonts w:ascii="Times New Roman" w:hAnsi="Times New Roman" w:cs="Times New Roman"/>
                <w:sz w:val="24"/>
                <w:szCs w:val="24"/>
              </w:rPr>
              <w:fldChar w:fldCharType="end"/>
            </w:r>
          </w:p>
        </w:tc>
        <w:tc>
          <w:tcPr>
            <w:tcW w:w="621" w:type="dxa"/>
          </w:tcPr>
          <w:p w14:paraId="3FAB0388" w14:textId="77777777" w:rsidR="00E708CC" w:rsidRPr="008454AB" w:rsidRDefault="00603AB3" w:rsidP="00C90455">
            <w:pPr>
              <w:spacing w:line="276" w:lineRule="auto"/>
              <w:rPr>
                <w:rFonts w:ascii="Times New Roman" w:hAnsi="Times New Roman" w:cs="Times New Roman"/>
                <w:sz w:val="24"/>
                <w:szCs w:val="24"/>
              </w:rPr>
            </w:pPr>
            <w:r w:rsidRPr="008454AB">
              <w:rPr>
                <w:rFonts w:ascii="Times New Roman" w:hAnsi="Times New Roman" w:cs="Times New Roman"/>
                <w:sz w:val="24"/>
                <w:szCs w:val="24"/>
              </w:rPr>
              <w:t>2020</w:t>
            </w:r>
          </w:p>
        </w:tc>
        <w:tc>
          <w:tcPr>
            <w:tcW w:w="1177" w:type="dxa"/>
          </w:tcPr>
          <w:p w14:paraId="1EB34F40" w14:textId="77777777" w:rsidR="00E708CC" w:rsidRPr="008454AB" w:rsidRDefault="00603AB3" w:rsidP="00C90455">
            <w:pPr>
              <w:spacing w:line="276" w:lineRule="auto"/>
              <w:jc w:val="both"/>
              <w:rPr>
                <w:rFonts w:ascii="Times New Roman" w:hAnsi="Times New Roman" w:cs="Times New Roman"/>
                <w:sz w:val="24"/>
                <w:szCs w:val="24"/>
              </w:rPr>
            </w:pPr>
            <w:r w:rsidRPr="008454AB">
              <w:rPr>
                <w:rFonts w:ascii="Times New Roman" w:hAnsi="Times New Roman" w:cs="Times New Roman"/>
                <w:sz w:val="24"/>
                <w:szCs w:val="24"/>
              </w:rPr>
              <w:t>Indonesia</w:t>
            </w:r>
          </w:p>
        </w:tc>
        <w:tc>
          <w:tcPr>
            <w:tcW w:w="1800" w:type="dxa"/>
          </w:tcPr>
          <w:p w14:paraId="5FF411BB" w14:textId="77777777" w:rsidR="00E708CC"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to explore the meaning of breastfeeding self-efficacy from the working mothers’ perspective</w:t>
            </w:r>
          </w:p>
        </w:tc>
        <w:tc>
          <w:tcPr>
            <w:tcW w:w="1080" w:type="dxa"/>
          </w:tcPr>
          <w:p w14:paraId="315917B7" w14:textId="77777777" w:rsidR="00E708CC"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Qualitative study</w:t>
            </w:r>
          </w:p>
        </w:tc>
        <w:tc>
          <w:tcPr>
            <w:tcW w:w="1440" w:type="dxa"/>
          </w:tcPr>
          <w:p w14:paraId="41EF86B8" w14:textId="77777777" w:rsidR="00E708CC"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Int</w:t>
            </w:r>
            <w:r w:rsidR="00185CAA" w:rsidRPr="008454AB">
              <w:rPr>
                <w:rFonts w:ascii="Times New Roman" w:hAnsi="Times New Roman" w:cs="Times New Roman"/>
                <w:color w:val="212121"/>
                <w:sz w:val="24"/>
                <w:szCs w:val="24"/>
                <w:shd w:val="clear" w:color="auto" w:fill="FFFFFF"/>
              </w:rPr>
              <w:t>er</w:t>
            </w:r>
            <w:r w:rsidRPr="008454AB">
              <w:rPr>
                <w:rFonts w:ascii="Times New Roman" w:hAnsi="Times New Roman" w:cs="Times New Roman"/>
                <w:color w:val="212121"/>
                <w:sz w:val="24"/>
                <w:szCs w:val="24"/>
                <w:shd w:val="clear" w:color="auto" w:fill="FFFFFF"/>
              </w:rPr>
              <w:t>view</w:t>
            </w:r>
          </w:p>
        </w:tc>
        <w:tc>
          <w:tcPr>
            <w:tcW w:w="1440" w:type="dxa"/>
          </w:tcPr>
          <w:p w14:paraId="1D102660" w14:textId="77777777" w:rsidR="00E708CC"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outpatient department in a hospital in Surabaya, Indonesia.</w:t>
            </w:r>
          </w:p>
        </w:tc>
        <w:tc>
          <w:tcPr>
            <w:tcW w:w="1800" w:type="dxa"/>
          </w:tcPr>
          <w:p w14:paraId="0F9CE913" w14:textId="77777777" w:rsidR="00C91AF7" w:rsidRPr="008454AB" w:rsidRDefault="00603AB3"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 xml:space="preserve">8 working mothers </w:t>
            </w:r>
          </w:p>
          <w:p w14:paraId="11A63A39" w14:textId="77777777" w:rsidR="00E708CC" w:rsidRPr="008454AB" w:rsidRDefault="00E708CC" w:rsidP="00C90455">
            <w:pPr>
              <w:shd w:val="clear" w:color="auto" w:fill="FFFFFF"/>
              <w:spacing w:before="100" w:beforeAutospacing="1" w:after="100" w:afterAutospacing="1" w:line="276" w:lineRule="auto"/>
              <w:rPr>
                <w:rFonts w:ascii="Times New Roman" w:hAnsi="Times New Roman" w:cs="Times New Roman"/>
                <w:color w:val="212121"/>
                <w:sz w:val="24"/>
                <w:szCs w:val="24"/>
                <w:shd w:val="clear" w:color="auto" w:fill="FFFFFF"/>
              </w:rPr>
            </w:pPr>
          </w:p>
        </w:tc>
        <w:tc>
          <w:tcPr>
            <w:tcW w:w="3312" w:type="dxa"/>
          </w:tcPr>
          <w:p w14:paraId="311458A7" w14:textId="77777777" w:rsidR="00E708CC" w:rsidRPr="008454AB" w:rsidRDefault="00603AB3" w:rsidP="00C90455">
            <w:pPr>
              <w:spacing w:line="276" w:lineRule="auto"/>
              <w:rPr>
                <w:rFonts w:ascii="Times New Roman" w:hAnsi="Times New Roman" w:cs="Times New Roman"/>
                <w:color w:val="212121"/>
                <w:sz w:val="24"/>
                <w:szCs w:val="24"/>
                <w:shd w:val="clear" w:color="auto" w:fill="FFFFFF"/>
              </w:rPr>
            </w:pPr>
            <w:r w:rsidRPr="008454AB">
              <w:rPr>
                <w:rFonts w:ascii="Times New Roman" w:hAnsi="Times New Roman" w:cs="Times New Roman"/>
                <w:color w:val="212121"/>
                <w:sz w:val="24"/>
                <w:szCs w:val="24"/>
                <w:shd w:val="clear" w:color="auto" w:fill="FFFFFF"/>
              </w:rPr>
              <w:t>T</w:t>
            </w:r>
            <w:r w:rsidR="00664873" w:rsidRPr="008454AB">
              <w:rPr>
                <w:rFonts w:ascii="Times New Roman" w:hAnsi="Times New Roman" w:cs="Times New Roman"/>
                <w:color w:val="212121"/>
                <w:sz w:val="24"/>
                <w:szCs w:val="24"/>
                <w:shd w:val="clear" w:color="auto" w:fill="FFFFFF"/>
              </w:rPr>
              <w:t>he source of breastfeeding</w:t>
            </w:r>
            <w:r w:rsidRPr="008454AB">
              <w:rPr>
                <w:rFonts w:ascii="Times New Roman" w:hAnsi="Times New Roman" w:cs="Times New Roman"/>
                <w:color w:val="212121"/>
                <w:sz w:val="24"/>
                <w:szCs w:val="24"/>
                <w:shd w:val="clear" w:color="auto" w:fill="FFFFFF"/>
              </w:rPr>
              <w:t xml:space="preserve"> </w:t>
            </w:r>
            <w:r w:rsidR="00664873" w:rsidRPr="008454AB">
              <w:rPr>
                <w:rFonts w:ascii="Times New Roman" w:hAnsi="Times New Roman" w:cs="Times New Roman"/>
                <w:color w:val="212121"/>
                <w:sz w:val="24"/>
                <w:szCs w:val="24"/>
                <w:shd w:val="clear" w:color="auto" w:fill="FFFFFF"/>
              </w:rPr>
              <w:t>self-efficacy, the benefits of breastfeeding, another woman's</w:t>
            </w:r>
            <w:r w:rsidRPr="008454AB">
              <w:rPr>
                <w:rFonts w:ascii="Times New Roman" w:hAnsi="Times New Roman" w:cs="Times New Roman"/>
                <w:color w:val="212121"/>
                <w:sz w:val="24"/>
                <w:szCs w:val="24"/>
                <w:shd w:val="clear" w:color="auto" w:fill="FFFFFF"/>
              </w:rPr>
              <w:t xml:space="preserve"> </w:t>
            </w:r>
            <w:r w:rsidR="00664873" w:rsidRPr="008454AB">
              <w:rPr>
                <w:rFonts w:ascii="Times New Roman" w:hAnsi="Times New Roman" w:cs="Times New Roman"/>
                <w:color w:val="212121"/>
                <w:sz w:val="24"/>
                <w:szCs w:val="24"/>
                <w:shd w:val="clear" w:color="auto" w:fill="FFFFFF"/>
              </w:rPr>
              <w:t>experience, perception of workplace control, the estimated ability of</w:t>
            </w:r>
            <w:r w:rsidRPr="008454AB">
              <w:rPr>
                <w:rFonts w:ascii="Times New Roman" w:hAnsi="Times New Roman" w:cs="Times New Roman"/>
                <w:color w:val="212121"/>
                <w:sz w:val="24"/>
                <w:szCs w:val="24"/>
                <w:shd w:val="clear" w:color="auto" w:fill="FFFFFF"/>
              </w:rPr>
              <w:t xml:space="preserve"> </w:t>
            </w:r>
            <w:r w:rsidR="00664873" w:rsidRPr="008454AB">
              <w:rPr>
                <w:rFonts w:ascii="Times New Roman" w:hAnsi="Times New Roman" w:cs="Times New Roman"/>
                <w:color w:val="212121"/>
                <w:sz w:val="24"/>
                <w:szCs w:val="24"/>
                <w:shd w:val="clear" w:color="auto" w:fill="FFFFFF"/>
              </w:rPr>
              <w:t>self-confidence, and the decision to breastfeed. The participants who</w:t>
            </w:r>
            <w:r w:rsidRPr="008454AB">
              <w:rPr>
                <w:rFonts w:ascii="Times New Roman" w:hAnsi="Times New Roman" w:cs="Times New Roman"/>
                <w:color w:val="212121"/>
                <w:sz w:val="24"/>
                <w:szCs w:val="24"/>
                <w:shd w:val="clear" w:color="auto" w:fill="FFFFFF"/>
              </w:rPr>
              <w:t xml:space="preserve"> </w:t>
            </w:r>
            <w:r w:rsidR="00664873" w:rsidRPr="008454AB">
              <w:rPr>
                <w:rFonts w:ascii="Times New Roman" w:hAnsi="Times New Roman" w:cs="Times New Roman"/>
                <w:color w:val="212121"/>
                <w:sz w:val="24"/>
                <w:szCs w:val="24"/>
                <w:shd w:val="clear" w:color="auto" w:fill="FFFFFF"/>
              </w:rPr>
              <w:t>decided to breastfeed for at least two years tended to think positively</w:t>
            </w:r>
            <w:r w:rsidRPr="008454AB">
              <w:rPr>
                <w:rFonts w:ascii="Times New Roman" w:hAnsi="Times New Roman" w:cs="Times New Roman"/>
                <w:color w:val="212121"/>
                <w:sz w:val="24"/>
                <w:szCs w:val="24"/>
                <w:shd w:val="clear" w:color="auto" w:fill="FFFFFF"/>
              </w:rPr>
              <w:t xml:space="preserve"> </w:t>
            </w:r>
            <w:r w:rsidR="00664873" w:rsidRPr="008454AB">
              <w:rPr>
                <w:rFonts w:ascii="Times New Roman" w:hAnsi="Times New Roman" w:cs="Times New Roman"/>
                <w:color w:val="212121"/>
                <w:sz w:val="24"/>
                <w:szCs w:val="24"/>
                <w:shd w:val="clear" w:color="auto" w:fill="FFFFFF"/>
              </w:rPr>
              <w:t>about breastfeeding.</w:t>
            </w:r>
          </w:p>
        </w:tc>
      </w:tr>
    </w:tbl>
    <w:p w14:paraId="491FF26C" w14:textId="77777777" w:rsidR="001C6D2B" w:rsidRPr="00C90455" w:rsidRDefault="001C6D2B" w:rsidP="00C90455">
      <w:pPr>
        <w:spacing w:line="276" w:lineRule="auto"/>
        <w:rPr>
          <w:rFonts w:ascii="Times New Roman" w:hAnsi="Times New Roman" w:cs="Times New Roman"/>
          <w:sz w:val="20"/>
          <w:szCs w:val="20"/>
        </w:rPr>
      </w:pPr>
    </w:p>
    <w:sectPr w:rsidR="001C6D2B" w:rsidRPr="00C90455" w:rsidSect="0025679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Q0NbawtDA0MLe0tDBV0lEKTi0uzszPAykwqQUAK0uAiCwAAAA="/>
  </w:docVars>
  <w:rsids>
    <w:rsidRoot w:val="001E5880"/>
    <w:rsid w:val="00003423"/>
    <w:rsid w:val="00020267"/>
    <w:rsid w:val="00040FCC"/>
    <w:rsid w:val="00042596"/>
    <w:rsid w:val="00050222"/>
    <w:rsid w:val="00066706"/>
    <w:rsid w:val="000915B8"/>
    <w:rsid w:val="000A7FAE"/>
    <w:rsid w:val="000B048C"/>
    <w:rsid w:val="000B1048"/>
    <w:rsid w:val="000B2185"/>
    <w:rsid w:val="000D14A1"/>
    <w:rsid w:val="000D739E"/>
    <w:rsid w:val="000E0A1F"/>
    <w:rsid w:val="000F106C"/>
    <w:rsid w:val="00110722"/>
    <w:rsid w:val="00122EE7"/>
    <w:rsid w:val="00131231"/>
    <w:rsid w:val="00137F0C"/>
    <w:rsid w:val="001502CF"/>
    <w:rsid w:val="00171231"/>
    <w:rsid w:val="00171256"/>
    <w:rsid w:val="00181D61"/>
    <w:rsid w:val="00184AAE"/>
    <w:rsid w:val="00185CAA"/>
    <w:rsid w:val="001924FD"/>
    <w:rsid w:val="00195B56"/>
    <w:rsid w:val="001B6A59"/>
    <w:rsid w:val="001C0ADB"/>
    <w:rsid w:val="001C6D2B"/>
    <w:rsid w:val="001D7545"/>
    <w:rsid w:val="001D7897"/>
    <w:rsid w:val="001E5880"/>
    <w:rsid w:val="001F258A"/>
    <w:rsid w:val="002218D5"/>
    <w:rsid w:val="00222940"/>
    <w:rsid w:val="00231ED8"/>
    <w:rsid w:val="002408A6"/>
    <w:rsid w:val="0025289B"/>
    <w:rsid w:val="002563CB"/>
    <w:rsid w:val="0025679E"/>
    <w:rsid w:val="00260DF5"/>
    <w:rsid w:val="00270FB5"/>
    <w:rsid w:val="00273096"/>
    <w:rsid w:val="0028094D"/>
    <w:rsid w:val="00283BE6"/>
    <w:rsid w:val="00285055"/>
    <w:rsid w:val="00290627"/>
    <w:rsid w:val="002A0408"/>
    <w:rsid w:val="002A1B5D"/>
    <w:rsid w:val="002A516B"/>
    <w:rsid w:val="002B2F66"/>
    <w:rsid w:val="002C267C"/>
    <w:rsid w:val="002D0B17"/>
    <w:rsid w:val="002F4B0E"/>
    <w:rsid w:val="00316E32"/>
    <w:rsid w:val="00320D14"/>
    <w:rsid w:val="00323DDB"/>
    <w:rsid w:val="00347479"/>
    <w:rsid w:val="00356395"/>
    <w:rsid w:val="00374EB3"/>
    <w:rsid w:val="0038213D"/>
    <w:rsid w:val="00385787"/>
    <w:rsid w:val="00390104"/>
    <w:rsid w:val="00390F77"/>
    <w:rsid w:val="003967E3"/>
    <w:rsid w:val="003A2E36"/>
    <w:rsid w:val="003A4FE3"/>
    <w:rsid w:val="003B4BB2"/>
    <w:rsid w:val="003C44AA"/>
    <w:rsid w:val="003E6D5C"/>
    <w:rsid w:val="00402380"/>
    <w:rsid w:val="004027EA"/>
    <w:rsid w:val="00412514"/>
    <w:rsid w:val="0043323D"/>
    <w:rsid w:val="00433EA3"/>
    <w:rsid w:val="00451AD8"/>
    <w:rsid w:val="00460DF2"/>
    <w:rsid w:val="00463FB8"/>
    <w:rsid w:val="00472F8A"/>
    <w:rsid w:val="0048304E"/>
    <w:rsid w:val="00484D3A"/>
    <w:rsid w:val="00493B94"/>
    <w:rsid w:val="004A4E9E"/>
    <w:rsid w:val="004B5D71"/>
    <w:rsid w:val="004C0840"/>
    <w:rsid w:val="00525E01"/>
    <w:rsid w:val="00527501"/>
    <w:rsid w:val="00532ADB"/>
    <w:rsid w:val="0054031B"/>
    <w:rsid w:val="0054314F"/>
    <w:rsid w:val="00560609"/>
    <w:rsid w:val="00561A55"/>
    <w:rsid w:val="00575AA6"/>
    <w:rsid w:val="00575BC9"/>
    <w:rsid w:val="0058092B"/>
    <w:rsid w:val="00581168"/>
    <w:rsid w:val="0058130C"/>
    <w:rsid w:val="005A41CC"/>
    <w:rsid w:val="005A442D"/>
    <w:rsid w:val="005A544B"/>
    <w:rsid w:val="005C49FB"/>
    <w:rsid w:val="005D30A6"/>
    <w:rsid w:val="005D3638"/>
    <w:rsid w:val="005E51CF"/>
    <w:rsid w:val="00603AB3"/>
    <w:rsid w:val="0062224A"/>
    <w:rsid w:val="006645D4"/>
    <w:rsid w:val="00664873"/>
    <w:rsid w:val="00681575"/>
    <w:rsid w:val="00697977"/>
    <w:rsid w:val="006A1ADF"/>
    <w:rsid w:val="006B20DE"/>
    <w:rsid w:val="006B7917"/>
    <w:rsid w:val="007230FE"/>
    <w:rsid w:val="00753433"/>
    <w:rsid w:val="0076065A"/>
    <w:rsid w:val="00760FEC"/>
    <w:rsid w:val="00761344"/>
    <w:rsid w:val="00785B6C"/>
    <w:rsid w:val="00790A75"/>
    <w:rsid w:val="007922BD"/>
    <w:rsid w:val="007A7E81"/>
    <w:rsid w:val="007D7A37"/>
    <w:rsid w:val="007F294F"/>
    <w:rsid w:val="007F5D8D"/>
    <w:rsid w:val="008002BD"/>
    <w:rsid w:val="00801E9D"/>
    <w:rsid w:val="00812579"/>
    <w:rsid w:val="008454AB"/>
    <w:rsid w:val="00846BE2"/>
    <w:rsid w:val="008524D4"/>
    <w:rsid w:val="008575DC"/>
    <w:rsid w:val="00865582"/>
    <w:rsid w:val="008657ED"/>
    <w:rsid w:val="008836AE"/>
    <w:rsid w:val="00896CBC"/>
    <w:rsid w:val="008A26F1"/>
    <w:rsid w:val="008B694C"/>
    <w:rsid w:val="008D3537"/>
    <w:rsid w:val="008D75B9"/>
    <w:rsid w:val="008D7A8F"/>
    <w:rsid w:val="008E2021"/>
    <w:rsid w:val="00913F98"/>
    <w:rsid w:val="009153A5"/>
    <w:rsid w:val="00935C64"/>
    <w:rsid w:val="0093762E"/>
    <w:rsid w:val="0095073D"/>
    <w:rsid w:val="00951D93"/>
    <w:rsid w:val="00963393"/>
    <w:rsid w:val="00975F30"/>
    <w:rsid w:val="009A5339"/>
    <w:rsid w:val="009C2333"/>
    <w:rsid w:val="009D2D43"/>
    <w:rsid w:val="009D3134"/>
    <w:rsid w:val="009D5B21"/>
    <w:rsid w:val="009D6346"/>
    <w:rsid w:val="009D6EA3"/>
    <w:rsid w:val="009E6BCE"/>
    <w:rsid w:val="00A0200D"/>
    <w:rsid w:val="00A05E24"/>
    <w:rsid w:val="00A31A94"/>
    <w:rsid w:val="00A40B7C"/>
    <w:rsid w:val="00A422C5"/>
    <w:rsid w:val="00A61658"/>
    <w:rsid w:val="00A758D1"/>
    <w:rsid w:val="00A820A9"/>
    <w:rsid w:val="00A94713"/>
    <w:rsid w:val="00A95453"/>
    <w:rsid w:val="00AA1A19"/>
    <w:rsid w:val="00AA37DE"/>
    <w:rsid w:val="00AC005C"/>
    <w:rsid w:val="00AC4876"/>
    <w:rsid w:val="00AC7EA2"/>
    <w:rsid w:val="00AE415A"/>
    <w:rsid w:val="00AE5249"/>
    <w:rsid w:val="00AE655D"/>
    <w:rsid w:val="00B42218"/>
    <w:rsid w:val="00B4283A"/>
    <w:rsid w:val="00B4617F"/>
    <w:rsid w:val="00B6690B"/>
    <w:rsid w:val="00B84082"/>
    <w:rsid w:val="00B86264"/>
    <w:rsid w:val="00B92077"/>
    <w:rsid w:val="00B941B8"/>
    <w:rsid w:val="00BB1986"/>
    <w:rsid w:val="00BE532F"/>
    <w:rsid w:val="00BF223D"/>
    <w:rsid w:val="00BF2901"/>
    <w:rsid w:val="00C004C8"/>
    <w:rsid w:val="00C0050A"/>
    <w:rsid w:val="00C125D5"/>
    <w:rsid w:val="00C14B0D"/>
    <w:rsid w:val="00C15BB8"/>
    <w:rsid w:val="00C31AF7"/>
    <w:rsid w:val="00C43445"/>
    <w:rsid w:val="00C460B2"/>
    <w:rsid w:val="00C52952"/>
    <w:rsid w:val="00C90455"/>
    <w:rsid w:val="00C91AF7"/>
    <w:rsid w:val="00C931D8"/>
    <w:rsid w:val="00C94A0D"/>
    <w:rsid w:val="00CC43D4"/>
    <w:rsid w:val="00CC4F68"/>
    <w:rsid w:val="00CD182C"/>
    <w:rsid w:val="00CE3034"/>
    <w:rsid w:val="00CE70A4"/>
    <w:rsid w:val="00CF0607"/>
    <w:rsid w:val="00CF4FA1"/>
    <w:rsid w:val="00D60AC1"/>
    <w:rsid w:val="00D724A8"/>
    <w:rsid w:val="00D727F9"/>
    <w:rsid w:val="00D812D3"/>
    <w:rsid w:val="00D951D3"/>
    <w:rsid w:val="00DA2C18"/>
    <w:rsid w:val="00DF05FC"/>
    <w:rsid w:val="00DF7914"/>
    <w:rsid w:val="00E01871"/>
    <w:rsid w:val="00E11F87"/>
    <w:rsid w:val="00E13AEE"/>
    <w:rsid w:val="00E15E9F"/>
    <w:rsid w:val="00E2372E"/>
    <w:rsid w:val="00E30598"/>
    <w:rsid w:val="00E31F4B"/>
    <w:rsid w:val="00E32860"/>
    <w:rsid w:val="00E41C10"/>
    <w:rsid w:val="00E552F5"/>
    <w:rsid w:val="00E650E1"/>
    <w:rsid w:val="00E708CC"/>
    <w:rsid w:val="00E92A4E"/>
    <w:rsid w:val="00E94FC5"/>
    <w:rsid w:val="00EA58C8"/>
    <w:rsid w:val="00EB67B5"/>
    <w:rsid w:val="00EE040C"/>
    <w:rsid w:val="00F07788"/>
    <w:rsid w:val="00F1550E"/>
    <w:rsid w:val="00F1743D"/>
    <w:rsid w:val="00F273C4"/>
    <w:rsid w:val="00F652E7"/>
    <w:rsid w:val="00FB12E5"/>
    <w:rsid w:val="00FB49A0"/>
    <w:rsid w:val="00FB6E44"/>
    <w:rsid w:val="00FB7D2C"/>
    <w:rsid w:val="00FE3D91"/>
    <w:rsid w:val="00FF71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FC663"/>
  <w15:chartTrackingRefBased/>
  <w15:docId w15:val="{7B0D413C-8209-433A-9EA3-88ABAE68F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3638"/>
    <w:rPr>
      <w:color w:val="0000FF"/>
      <w:u w:val="single"/>
    </w:rPr>
  </w:style>
  <w:style w:type="character" w:customStyle="1" w:styleId="UnresolvedMention1">
    <w:name w:val="Unresolved Mention1"/>
    <w:basedOn w:val="DefaultParagraphFont"/>
    <w:uiPriority w:val="99"/>
    <w:semiHidden/>
    <w:unhideWhenUsed/>
    <w:rsid w:val="00A95453"/>
    <w:rPr>
      <w:color w:val="605E5C"/>
      <w:shd w:val="clear" w:color="auto" w:fill="E1DFDD"/>
    </w:rPr>
  </w:style>
  <w:style w:type="paragraph" w:styleId="NormalWeb">
    <w:name w:val="Normal (Web)"/>
    <w:basedOn w:val="Normal"/>
    <w:uiPriority w:val="99"/>
    <w:semiHidden/>
    <w:unhideWhenUsed/>
    <w:rsid w:val="006645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TMLPreformattedChar">
    <w:name w:val="HTML Preformatted Char"/>
    <w:basedOn w:val="DefaultParagraphFont"/>
    <w:link w:val="HTMLPreformatted"/>
    <w:uiPriority w:val="99"/>
    <w:semiHidden/>
    <w:rsid w:val="0025679E"/>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2567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1">
    <w:name w:val="HTML Preformatted Char1"/>
    <w:basedOn w:val="DefaultParagraphFont"/>
    <w:uiPriority w:val="99"/>
    <w:semiHidden/>
    <w:rsid w:val="0025679E"/>
    <w:rPr>
      <w:rFonts w:ascii="Consolas" w:hAnsi="Consolas"/>
      <w:sz w:val="20"/>
      <w:szCs w:val="20"/>
    </w:rPr>
  </w:style>
  <w:style w:type="character" w:customStyle="1" w:styleId="author-sup-separator">
    <w:name w:val="author-sup-separator"/>
    <w:basedOn w:val="DefaultParagraphFont"/>
    <w:rsid w:val="0025679E"/>
  </w:style>
  <w:style w:type="character" w:styleId="LineNumber">
    <w:name w:val="line number"/>
    <w:basedOn w:val="DefaultParagraphFont"/>
    <w:uiPriority w:val="99"/>
    <w:semiHidden/>
    <w:unhideWhenUsed/>
    <w:rsid w:val="0025679E"/>
  </w:style>
  <w:style w:type="character" w:styleId="Strong">
    <w:name w:val="Strong"/>
    <w:basedOn w:val="DefaultParagraphFont"/>
    <w:uiPriority w:val="22"/>
    <w:qFormat/>
    <w:rsid w:val="0025679E"/>
    <w:rPr>
      <w:b/>
      <w:bCs/>
    </w:rPr>
  </w:style>
  <w:style w:type="table" w:styleId="TableGrid">
    <w:name w:val="Table Grid"/>
    <w:basedOn w:val="TableNormal"/>
    <w:uiPriority w:val="39"/>
    <w:rsid w:val="0025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567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33E9C-4BA4-4C01-96B0-A234EBA54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8514</Words>
  <Characters>48535</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 Winahyu Jannata</dc:creator>
  <cp:lastModifiedBy>Rahma Winahyu Jannata</cp:lastModifiedBy>
  <cp:revision>3</cp:revision>
  <dcterms:created xsi:type="dcterms:W3CDTF">2023-09-09T06:00:00Z</dcterms:created>
  <dcterms:modified xsi:type="dcterms:W3CDTF">2023-09-09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ccf69852-f2ac-3af6-be72-de53c83d0bf1</vt:lpwstr>
  </property>
</Properties>
</file>